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sz w:val="2"/>
          <w:lang w:val="en-GB"/>
        </w:rPr>
        <w:id w:val="-1284729557"/>
        <w:docPartObj>
          <w:docPartGallery w:val="Cover Pages"/>
          <w:docPartUnique/>
        </w:docPartObj>
      </w:sdtPr>
      <w:sdtEndPr>
        <w:rPr>
          <w:sz w:val="24"/>
        </w:rPr>
      </w:sdtEndPr>
      <w:sdtContent>
        <w:p w14:paraId="14499D96" w14:textId="2D50E21F" w:rsidR="001873F7" w:rsidRPr="00FA41DB" w:rsidRDefault="005E1D92" w:rsidP="00BF1A14">
          <w:pPr>
            <w:pStyle w:val="NoSpacing"/>
            <w:rPr>
              <w:sz w:val="2"/>
            </w:rPr>
          </w:pPr>
          <w:r w:rsidRPr="00FA41DB">
            <w:rPr>
              <w:noProof/>
            </w:rPr>
            <w:drawing>
              <wp:anchor distT="0" distB="0" distL="114300" distR="114300" simplePos="0" relativeHeight="251662336" behindDoc="0" locked="0" layoutInCell="1" allowOverlap="1" wp14:anchorId="523DDBD4" wp14:editId="00109052">
                <wp:simplePos x="0" y="0"/>
                <wp:positionH relativeFrom="margin">
                  <wp:align>center</wp:align>
                </wp:positionH>
                <wp:positionV relativeFrom="paragraph">
                  <wp:posOffset>0</wp:posOffset>
                </wp:positionV>
                <wp:extent cx="1951355" cy="1951355"/>
                <wp:effectExtent l="0" t="0" r="0" b="0"/>
                <wp:wrapThrough wrapText="bothSides">
                  <wp:wrapPolygon edited="0">
                    <wp:start x="0" y="0"/>
                    <wp:lineTo x="0" y="21298"/>
                    <wp:lineTo x="21298" y="21298"/>
                    <wp:lineTo x="2129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355"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6015E" w14:textId="68BA3FA5" w:rsidR="001873F7" w:rsidRPr="00FA41DB" w:rsidRDefault="00F70899">
          <w:pPr>
            <w:spacing w:before="0" w:after="160" w:line="259" w:lineRule="auto"/>
          </w:pPr>
          <w:r w:rsidRPr="00FA41DB">
            <w:rPr>
              <w:noProof/>
            </w:rPr>
            <mc:AlternateContent>
              <mc:Choice Requires="wps">
                <w:drawing>
                  <wp:anchor distT="45720" distB="45720" distL="114300" distR="114300" simplePos="0" relativeHeight="251666432" behindDoc="0" locked="0" layoutInCell="1" allowOverlap="1" wp14:anchorId="17CDF80C" wp14:editId="576548FE">
                    <wp:simplePos x="0" y="0"/>
                    <wp:positionH relativeFrom="margin">
                      <wp:align>right</wp:align>
                    </wp:positionH>
                    <wp:positionV relativeFrom="paragraph">
                      <wp:posOffset>7551420</wp:posOffset>
                    </wp:positionV>
                    <wp:extent cx="6225540" cy="584200"/>
                    <wp:effectExtent l="0" t="0" r="381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5540" cy="584791"/>
                            </a:xfrm>
                            <a:prstGeom prst="rect">
                              <a:avLst/>
                            </a:prstGeom>
                            <a:solidFill>
                              <a:srgbClr val="FFFFFF"/>
                            </a:solidFill>
                            <a:ln w="9525">
                              <a:noFill/>
                              <a:miter lim="800000"/>
                              <a:headEnd/>
                              <a:tailEnd/>
                            </a:ln>
                          </wps:spPr>
                          <wps:txbx>
                            <w:txbxContent>
                              <w:p w14:paraId="72AC1C47" w14:textId="3124E594" w:rsidR="00427F10" w:rsidRPr="00BF1A14" w:rsidRDefault="00427F10"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sidR="00FC6E7D">
                                  <w:rPr>
                                    <w:noProof/>
                                    <w:sz w:val="28"/>
                                    <w:szCs w:val="28"/>
                                  </w:rPr>
                                  <w:t>31 August 2018</w:t>
                                </w:r>
                                <w:r w:rsidRPr="00BF1A14">
                                  <w:rPr>
                                    <w:sz w:val="28"/>
                                    <w:szCs w:val="28"/>
                                  </w:rPr>
                                  <w:fldChar w:fldCharType="end"/>
                                </w:r>
                                <w:r w:rsidRPr="00BF1A14">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CDF80C" id="_x0000_t202" coordsize="21600,21600" o:spt="202" path="m,l,21600r21600,l21600,xe">
                    <v:stroke joinstyle="miter"/>
                    <v:path gradientshapeok="t" o:connecttype="rect"/>
                  </v:shapetype>
                  <v:shape id="Text Box 2" o:spid="_x0000_s1026" type="#_x0000_t202" style="position:absolute;left:0;text-align:left;margin-left:439pt;margin-top:594.6pt;width:490.2pt;height:46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" stroked="f">
                    <v:textbox>
                      <w:txbxContent>
                        <w:p w14:paraId="72AC1C47" w14:textId="3124E594" w:rsidR="00427F10" w:rsidRPr="00BF1A14" w:rsidRDefault="00427F10"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sidR="00FC6E7D">
                            <w:rPr>
                              <w:noProof/>
                              <w:sz w:val="28"/>
                              <w:szCs w:val="28"/>
                            </w:rPr>
                            <w:t>31 August 2018</w:t>
                          </w:r>
                          <w:r w:rsidRPr="00BF1A14">
                            <w:rPr>
                              <w:sz w:val="28"/>
                              <w:szCs w:val="28"/>
                            </w:rPr>
                            <w:fldChar w:fldCharType="end"/>
                          </w:r>
                          <w:r w:rsidRPr="00BF1A14">
                            <w:rPr>
                              <w:sz w:val="28"/>
                              <w:szCs w:val="28"/>
                            </w:rPr>
                            <w:t>.</w:t>
                          </w:r>
                        </w:p>
                      </w:txbxContent>
                    </v:textbox>
                    <w10:wrap type="square" anchorx="margin"/>
                  </v:shape>
                </w:pict>
              </mc:Fallback>
            </mc:AlternateContent>
          </w:r>
          <w:r w:rsidRPr="00FA41DB">
            <w:rPr>
              <w:noProof/>
            </w:rPr>
            <mc:AlternateContent>
              <mc:Choice Requires="wps">
                <w:drawing>
                  <wp:anchor distT="0" distB="0" distL="114300" distR="114300" simplePos="0" relativeHeight="251661312" behindDoc="0" locked="0" layoutInCell="1" allowOverlap="1" wp14:anchorId="672F3445" wp14:editId="3A3F53CF">
                    <wp:simplePos x="0" y="0"/>
                    <wp:positionH relativeFrom="margin">
                      <wp:posOffset>-114300</wp:posOffset>
                    </wp:positionH>
                    <wp:positionV relativeFrom="margin">
                      <wp:posOffset>2635885</wp:posOffset>
                    </wp:positionV>
                    <wp:extent cx="5943600" cy="14097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1409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7C385" w14:textId="0840F2F8" w:rsidR="00427F10" w:rsidRPr="00F70899" w:rsidRDefault="00427F10">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427F10" w:rsidRPr="00F70899" w:rsidRDefault="00FC6E7D">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427F10" w:rsidRPr="00F70899">
                                      <w:rPr>
                                        <w:sz w:val="36"/>
                                        <w:szCs w:val="36"/>
                                      </w:rPr>
                                      <w:t>By:  101358, 102008</w:t>
                                    </w:r>
                                  </w:sdtContent>
                                </w:sdt>
                                <w:r w:rsidR="00427F10" w:rsidRPr="00F70899">
                                  <w:rPr>
                                    <w:sz w:val="36"/>
                                    <w:szCs w:val="36"/>
                                  </w:rPr>
                                  <w:t>.</w:t>
                                </w:r>
                                <w:r w:rsidR="00427F10" w:rsidRPr="00F70899">
                                  <w:rPr>
                                    <w:noProof/>
                                  </w:rPr>
                                  <w:t xml:space="preserve"> </w:t>
                                </w:r>
                              </w:p>
                              <w:p w14:paraId="455B1263" w14:textId="77777777" w:rsidR="00427F10" w:rsidRPr="00F70899" w:rsidRDefault="00427F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76500</wp14:pctWidth>
                    </wp14:sizeRelH>
                    <wp14:sizeRelV relativeFrom="margin">
                      <wp14:pctHeight>0</wp14:pctHeight>
                    </wp14:sizeRelV>
                  </wp:anchor>
                </w:drawing>
              </mc:Choice>
              <mc:Fallback>
                <w:pict>
                  <v:shape w14:anchorId="672F3445" id="Text Box 62" o:spid="_x0000_s1027" type="#_x0000_t202" style="position:absolute;left:0;text-align:left;margin-left:-9pt;margin-top:207.55pt;width:468pt;height:111pt;z-index:251661312;visibility:visible;mso-wrap-style:square;mso-width-percent:765;mso-height-percent:0;mso-wrap-distance-left:9pt;mso-wrap-distance-top:0;mso-wrap-distance-right:9pt;mso-wrap-distance-bottom:0;mso-position-horizontal:absolute;mso-position-horizontal-relative:margin;mso-position-vertical:absolute;mso-position-vertical-relative:margin;mso-width-percent:765;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" filled="f" stroked="f" strokeweight=".5pt">
                    <v:textbox>
                      <w:txbxContent>
                        <w:p w14:paraId="0F27C385" w14:textId="0840F2F8" w:rsidR="00427F10" w:rsidRPr="00F70899" w:rsidRDefault="00427F10">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427F10" w:rsidRPr="00F70899" w:rsidRDefault="00FC6E7D">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427F10" w:rsidRPr="00F70899">
                                <w:rPr>
                                  <w:sz w:val="36"/>
                                  <w:szCs w:val="36"/>
                                </w:rPr>
                                <w:t>By:  101358, 102008</w:t>
                              </w:r>
                            </w:sdtContent>
                          </w:sdt>
                          <w:r w:rsidR="00427F10" w:rsidRPr="00F70899">
                            <w:rPr>
                              <w:sz w:val="36"/>
                              <w:szCs w:val="36"/>
                            </w:rPr>
                            <w:t>.</w:t>
                          </w:r>
                          <w:r w:rsidR="00427F10" w:rsidRPr="00F70899">
                            <w:rPr>
                              <w:noProof/>
                            </w:rPr>
                            <w:t xml:space="preserve"> </w:t>
                          </w:r>
                        </w:p>
                        <w:p w14:paraId="455B1263" w14:textId="77777777" w:rsidR="00427F10" w:rsidRPr="00F70899" w:rsidRDefault="00427F10"/>
                      </w:txbxContent>
                    </v:textbox>
                    <w10:wrap anchorx="margin" anchory="margin"/>
                  </v:shape>
                </w:pict>
              </mc:Fallback>
            </mc:AlternateContent>
          </w:r>
          <w:r w:rsidR="00BF1A14" w:rsidRPr="00FA41DB">
            <w:rPr>
              <w:noProof/>
            </w:rPr>
            <mc:AlternateContent>
              <mc:Choice Requires="wps">
                <w:drawing>
                  <wp:anchor distT="45720" distB="45720" distL="114300" distR="114300" simplePos="0" relativeHeight="251668480" behindDoc="0" locked="0" layoutInCell="1" allowOverlap="1" wp14:anchorId="5C2D600B" wp14:editId="3D8A4B97">
                    <wp:simplePos x="0" y="0"/>
                    <wp:positionH relativeFrom="margin">
                      <wp:posOffset>-601980</wp:posOffset>
                    </wp:positionH>
                    <wp:positionV relativeFrom="paragraph">
                      <wp:posOffset>5069205</wp:posOffset>
                    </wp:positionV>
                    <wp:extent cx="6574790" cy="1404620"/>
                    <wp:effectExtent l="0" t="0" r="0" b="825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4790" cy="1404620"/>
                            </a:xfrm>
                            <a:prstGeom prst="rect">
                              <a:avLst/>
                            </a:prstGeom>
                            <a:solidFill>
                              <a:srgbClr val="FFFFFF"/>
                            </a:solidFill>
                            <a:ln w="9525">
                              <a:noFill/>
                              <a:miter lim="800000"/>
                              <a:headEnd/>
                              <a:tailEnd/>
                            </a:ln>
                          </wps:spPr>
                          <wps:txbx>
                            <w:txbxContent>
                              <w:p w14:paraId="3F20B1EA" w14:textId="6AFA662E" w:rsidR="00427F10" w:rsidRPr="00F70899" w:rsidRDefault="00427F10"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2D600B" id="_x0000_s1028" type="#_x0000_t202" style="position:absolute;left:0;text-align:left;margin-left:-47.4pt;margin-top:399.15pt;width:517.7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" stroked="f">
                    <v:textbox style="mso-fit-shape-to-text:t">
                      <w:txbxContent>
                        <w:p w14:paraId="3F20B1EA" w14:textId="6AFA662E" w:rsidR="00427F10" w:rsidRPr="00F70899" w:rsidRDefault="00427F10"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v:textbox>
                    <w10:wrap type="square" anchorx="margin"/>
                  </v:shape>
                </w:pict>
              </mc:Fallback>
            </mc:AlternateContent>
          </w:r>
          <w:r w:rsidR="001873F7" w:rsidRPr="00FA41DB">
            <w:br w:type="page"/>
          </w:r>
          <w:r w:rsidR="00022779" w:rsidRPr="00FA41DB">
            <w:lastRenderedPageBreak/>
            <w:t xml:space="preserve"> </w:t>
          </w:r>
        </w:p>
      </w:sdtContent>
    </w:sdt>
    <w:p w14:paraId="6048853C" w14:textId="72A29D7D" w:rsidR="00D84C4E" w:rsidRPr="00FA41DB" w:rsidRDefault="003A3AD6" w:rsidP="00E730F1">
      <w:pPr>
        <w:pStyle w:val="Heading1"/>
      </w:pPr>
      <w:bookmarkStart w:id="0" w:name="_Toc523419428"/>
      <w:r w:rsidRPr="00FA41DB">
        <w:t>Declaration</w:t>
      </w:r>
      <w:bookmarkEnd w:id="0"/>
    </w:p>
    <w:p w14:paraId="6380B6F9" w14:textId="1D53F814" w:rsidR="003C25FE" w:rsidRPr="00FA41DB" w:rsidRDefault="003C25FE" w:rsidP="003C25FE">
      <w:r w:rsidRPr="00FA41DB">
        <w:t>We</w:t>
      </w:r>
      <w:r w:rsidR="003F2EFC" w:rsidRPr="00FA41DB">
        <w:t>, 101538 and 102008,</w:t>
      </w:r>
      <w:r w:rsidRPr="00FA41DB">
        <w:t xml:space="preserve"> declare that this project has not been submitted in Strathmore University or any other university for the award of a degree in Informatics and Computer Science or any other degree.</w:t>
      </w:r>
    </w:p>
    <w:p w14:paraId="7CC37820" w14:textId="0CD39411" w:rsidR="003C25FE" w:rsidRPr="00366380" w:rsidRDefault="003C25FE" w:rsidP="003C25FE">
      <w:pPr>
        <w:rPr>
          <w:b/>
        </w:rPr>
      </w:pPr>
      <w:r w:rsidRPr="00366380">
        <w:rPr>
          <w:b/>
        </w:rPr>
        <w:t>Student Signature</w:t>
      </w:r>
      <w:r w:rsidR="00621510" w:rsidRPr="00366380">
        <w:rPr>
          <w:b/>
        </w:rPr>
        <w:t>:</w:t>
      </w:r>
    </w:p>
    <w:p w14:paraId="4EEA74B8" w14:textId="4D987375"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06731814" w14:textId="45B6512C" w:rsidR="003C25FE" w:rsidRPr="00366380" w:rsidRDefault="003C25FE" w:rsidP="003C25FE">
      <w:pPr>
        <w:rPr>
          <w:b/>
        </w:rPr>
      </w:pPr>
      <w:r w:rsidRPr="00366380">
        <w:rPr>
          <w:b/>
        </w:rPr>
        <w:t>Student Signature</w:t>
      </w:r>
      <w:r w:rsidR="00621510" w:rsidRPr="00366380">
        <w:rPr>
          <w:b/>
        </w:rPr>
        <w:t>:</w:t>
      </w:r>
    </w:p>
    <w:p w14:paraId="26AF158D" w14:textId="1BCCC621"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5B6AAE57" w14:textId="77777777" w:rsidR="003C25FE" w:rsidRPr="00FA41DB" w:rsidRDefault="003C25FE" w:rsidP="003C25FE"/>
    <w:p w14:paraId="73613FB1" w14:textId="186DFC68" w:rsidR="003C25FE" w:rsidRPr="00366380" w:rsidRDefault="003C25FE" w:rsidP="003C25FE">
      <w:pPr>
        <w:rPr>
          <w:b/>
        </w:rPr>
      </w:pPr>
      <w:r w:rsidRPr="00366380">
        <w:rPr>
          <w:b/>
        </w:rPr>
        <w:t>Supervisor Signature</w:t>
      </w:r>
      <w:r w:rsidR="00621510" w:rsidRPr="00366380">
        <w:rPr>
          <w:b/>
        </w:rPr>
        <w:t>:</w:t>
      </w:r>
    </w:p>
    <w:p w14:paraId="560CE43E" w14:textId="23E28C49" w:rsidR="00621510"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452C86E4" w14:textId="583ED3FE" w:rsidR="00621510" w:rsidRPr="00FA41DB" w:rsidRDefault="00621510">
      <w:pPr>
        <w:spacing w:before="0" w:after="160" w:line="259" w:lineRule="auto"/>
      </w:pPr>
      <w:r w:rsidRPr="00FA41DB">
        <w:br w:type="page"/>
      </w:r>
    </w:p>
    <w:p w14:paraId="6F970F6C" w14:textId="5428B67C" w:rsidR="003C25FE" w:rsidRDefault="003A3AD6" w:rsidP="004D02DD">
      <w:pPr>
        <w:pStyle w:val="Heading1"/>
      </w:pPr>
      <w:bookmarkStart w:id="1" w:name="_Toc523419429"/>
      <w:r w:rsidRPr="00FA41DB">
        <w:lastRenderedPageBreak/>
        <w:t>Abstract</w:t>
      </w:r>
      <w:bookmarkEnd w:id="1"/>
    </w:p>
    <w:p w14:paraId="39707328" w14:textId="437720B4" w:rsidR="003C25FE" w:rsidRDefault="00D27AD0" w:rsidP="004D02DD">
      <w:pPr>
        <w:ind w:firstLine="720"/>
      </w:pPr>
      <w:r w:rsidRPr="00D27AD0">
        <w:t xml:space="preserve">The status quo in Kenya is that citizens do not know the type of leader they select. In most cases citizens often </w:t>
      </w:r>
      <w:r w:rsidR="00B62514">
        <w:t>find</w:t>
      </w:r>
      <w:r w:rsidRPr="00D27AD0">
        <w:t xml:space="preserve"> </w:t>
      </w:r>
      <w:r w:rsidR="00B62514">
        <w:t xml:space="preserve">that </w:t>
      </w:r>
      <w:r w:rsidRPr="00D27AD0">
        <w:t>the leader disappear</w:t>
      </w:r>
      <w:r w:rsidR="00B62514">
        <w:t>s</w:t>
      </w:r>
      <w:r w:rsidRPr="00D27AD0">
        <w:t xml:space="preserve"> </w:t>
      </w:r>
      <w:r w:rsidR="00B62514">
        <w:t>after</w:t>
      </w:r>
      <w:r w:rsidRPr="00D27AD0">
        <w:t xml:space="preserve"> he is elected</w:t>
      </w:r>
      <w:r w:rsidR="00B62514">
        <w:t>.</w:t>
      </w:r>
      <w:r>
        <w:t xml:space="preserve"> The elected leaders also do not fulfil their duties as stipulated in the constitution or their manifesto.</w:t>
      </w:r>
    </w:p>
    <w:p w14:paraId="7B6DC1BC" w14:textId="2B5CAE00" w:rsidR="003C25FE" w:rsidRDefault="00D27AD0" w:rsidP="004D02DD">
      <w:pPr>
        <w:ind w:firstLine="720"/>
      </w:pPr>
      <w:r>
        <w:t xml:space="preserve">Normally during elections, candidates hand out their manifestos in form of booklets. In most situations </w:t>
      </w:r>
      <w:r w:rsidR="00B62514">
        <w:t>some</w:t>
      </w:r>
      <w:r>
        <w:t xml:space="preserve"> of the objectives in the manifestos</w:t>
      </w:r>
      <w:r w:rsidR="00B62514">
        <w:t xml:space="preserve"> are not fulfilled</w:t>
      </w:r>
      <w:r>
        <w:t xml:space="preserve">. </w:t>
      </w:r>
      <w:r w:rsidR="00B62514">
        <w:t>C</w:t>
      </w:r>
      <w:r>
        <w:t>itizens have no way of contacting their leaders to raise a complaint or observation.</w:t>
      </w:r>
    </w:p>
    <w:p w14:paraId="56F10AA6" w14:textId="0A670E63" w:rsidR="00E23E6F" w:rsidRDefault="00B62514" w:rsidP="004D02DD">
      <w:pPr>
        <w:ind w:firstLine="720"/>
      </w:pPr>
      <w:r>
        <w:t>This document proposes</w:t>
      </w:r>
      <w:r w:rsidR="00D27AD0">
        <w:t xml:space="preserve"> a web application that displays information about a politician that is relevant to the public. With this application citizens can also contact the leader </w:t>
      </w:r>
      <w:proofErr w:type="gramStart"/>
      <w:r w:rsidR="00D27AD0">
        <w:t>and also</w:t>
      </w:r>
      <w:proofErr w:type="gramEnd"/>
      <w:r w:rsidR="00D27AD0">
        <w:t xml:space="preserve"> post problems related to the respected area. </w:t>
      </w:r>
      <w:r w:rsidR="00FF5259">
        <w:t>Citizens will</w:t>
      </w:r>
      <w:r w:rsidR="00D27AD0">
        <w:t xml:space="preserve"> also be able to see a detailed analysis of their leaders to help them decide who to vote for.</w:t>
      </w:r>
    </w:p>
    <w:p w14:paraId="5F106D1D" w14:textId="79088D65" w:rsidR="00D27AD0" w:rsidRPr="00D27AD0" w:rsidRDefault="00D27AD0" w:rsidP="00716167">
      <w:pPr>
        <w:ind w:firstLine="720"/>
      </w:pPr>
      <w:r>
        <w:t>The type of system development methodology going to be used is prototyping. This type of methodology best fits our application since it is easier to test and develop. Also, the users are constantly met to refine their requirement specifications thus developing a system that best fits their needs. The prototype will eventually become the final product (Evolutionary Prototyping).</w:t>
      </w:r>
    </w:p>
    <w:p w14:paraId="3CC6BA23" w14:textId="75996C9B" w:rsidR="00E23E6F" w:rsidRPr="00FA41DB" w:rsidRDefault="00E23E6F">
      <w:pPr>
        <w:spacing w:before="0" w:after="160" w:line="259" w:lineRule="auto"/>
        <w:jc w:val="left"/>
        <w:rPr>
          <w:color w:val="2F5496" w:themeColor="accent1" w:themeShade="BF"/>
          <w:sz w:val="28"/>
          <w:szCs w:val="28"/>
        </w:rPr>
      </w:pPr>
      <w:r w:rsidRPr="00FA41DB">
        <w:rPr>
          <w:color w:val="2F5496" w:themeColor="accent1" w:themeShade="BF"/>
          <w:sz w:val="28"/>
          <w:szCs w:val="28"/>
        </w:rPr>
        <w:br w:type="page"/>
      </w:r>
    </w:p>
    <w:p w14:paraId="2DFBB074" w14:textId="40D06FC4" w:rsidR="003A3AD6" w:rsidRPr="00FA41DB" w:rsidRDefault="003A3AD6" w:rsidP="00E730F1">
      <w:pPr>
        <w:pStyle w:val="Heading1"/>
      </w:pPr>
      <w:bookmarkStart w:id="2" w:name="_Toc523419430"/>
      <w:r w:rsidRPr="00FA41DB">
        <w:lastRenderedPageBreak/>
        <w:t>Table of Contents</w:t>
      </w:r>
      <w:bookmarkEnd w:id="2"/>
    </w:p>
    <w:sdt>
      <w:sdtPr>
        <w:rPr>
          <w:rFonts w:ascii="Times New Roman" w:eastAsiaTheme="minorHAnsi" w:hAnsi="Times New Roman" w:cstheme="minorBidi"/>
          <w:sz w:val="24"/>
          <w:szCs w:val="22"/>
          <w:lang w:val="en-GB"/>
        </w:rPr>
        <w:id w:val="199139353"/>
        <w:docPartObj>
          <w:docPartGallery w:val="Table of Contents"/>
          <w:docPartUnique/>
        </w:docPartObj>
      </w:sdtPr>
      <w:sdtEndPr>
        <w:rPr>
          <w:b/>
          <w:bCs/>
          <w:noProof/>
        </w:rPr>
      </w:sdtEndPr>
      <w:sdtContent>
        <w:p w14:paraId="7E2F97B5" w14:textId="65089156" w:rsidR="000E2554" w:rsidRDefault="000E2554">
          <w:pPr>
            <w:pStyle w:val="TOCHeading"/>
          </w:pPr>
        </w:p>
        <w:p w14:paraId="5B5013CE" w14:textId="25098136" w:rsidR="000E2554" w:rsidRDefault="000E2554">
          <w:pPr>
            <w:pStyle w:val="TOC1"/>
            <w:tabs>
              <w:tab w:val="right" w:leader="dot" w:pos="9016"/>
            </w:tabs>
            <w:rPr>
              <w:rFonts w:asciiTheme="minorHAnsi" w:eastAsiaTheme="minorEastAsia" w:hAnsiTheme="minorHAnsi"/>
              <w:noProof/>
              <w:sz w:val="22"/>
              <w:lang w:eastAsia="en-GB"/>
            </w:rPr>
          </w:pPr>
          <w:r>
            <w:rPr>
              <w:b/>
              <w:bCs/>
              <w:noProof/>
            </w:rPr>
            <w:fldChar w:fldCharType="begin"/>
          </w:r>
          <w:r>
            <w:rPr>
              <w:b/>
              <w:bCs/>
              <w:noProof/>
            </w:rPr>
            <w:instrText xml:space="preserve"> TOC \o "1-3" \h \z \u </w:instrText>
          </w:r>
          <w:r>
            <w:rPr>
              <w:b/>
              <w:bCs/>
              <w:noProof/>
            </w:rPr>
            <w:fldChar w:fldCharType="separate"/>
          </w:r>
          <w:hyperlink w:anchor="_Toc523419428" w:history="1">
            <w:r w:rsidRPr="009806C1">
              <w:rPr>
                <w:rStyle w:val="Hyperlink"/>
                <w:noProof/>
              </w:rPr>
              <w:t>Declaration</w:t>
            </w:r>
            <w:r>
              <w:rPr>
                <w:noProof/>
                <w:webHidden/>
              </w:rPr>
              <w:tab/>
            </w:r>
            <w:r>
              <w:rPr>
                <w:noProof/>
                <w:webHidden/>
              </w:rPr>
              <w:fldChar w:fldCharType="begin"/>
            </w:r>
            <w:r>
              <w:rPr>
                <w:noProof/>
                <w:webHidden/>
              </w:rPr>
              <w:instrText xml:space="preserve"> PAGEREF _Toc523419428 \h </w:instrText>
            </w:r>
            <w:r>
              <w:rPr>
                <w:noProof/>
                <w:webHidden/>
              </w:rPr>
            </w:r>
            <w:r>
              <w:rPr>
                <w:noProof/>
                <w:webHidden/>
              </w:rPr>
              <w:fldChar w:fldCharType="separate"/>
            </w:r>
            <w:r>
              <w:rPr>
                <w:noProof/>
                <w:webHidden/>
              </w:rPr>
              <w:t>ii</w:t>
            </w:r>
            <w:r>
              <w:rPr>
                <w:noProof/>
                <w:webHidden/>
              </w:rPr>
              <w:fldChar w:fldCharType="end"/>
            </w:r>
          </w:hyperlink>
        </w:p>
        <w:p w14:paraId="2A14BD20" w14:textId="38F16489" w:rsidR="000E2554" w:rsidRDefault="00FC6E7D">
          <w:pPr>
            <w:pStyle w:val="TOC1"/>
            <w:tabs>
              <w:tab w:val="right" w:leader="dot" w:pos="9016"/>
            </w:tabs>
            <w:rPr>
              <w:rFonts w:asciiTheme="minorHAnsi" w:eastAsiaTheme="minorEastAsia" w:hAnsiTheme="minorHAnsi"/>
              <w:noProof/>
              <w:sz w:val="22"/>
              <w:lang w:eastAsia="en-GB"/>
            </w:rPr>
          </w:pPr>
          <w:hyperlink w:anchor="_Toc523419429" w:history="1">
            <w:r w:rsidR="000E2554" w:rsidRPr="009806C1">
              <w:rPr>
                <w:rStyle w:val="Hyperlink"/>
                <w:noProof/>
              </w:rPr>
              <w:t>Abstract</w:t>
            </w:r>
            <w:r w:rsidR="000E2554">
              <w:rPr>
                <w:noProof/>
                <w:webHidden/>
              </w:rPr>
              <w:tab/>
            </w:r>
            <w:r w:rsidR="000E2554">
              <w:rPr>
                <w:noProof/>
                <w:webHidden/>
              </w:rPr>
              <w:fldChar w:fldCharType="begin"/>
            </w:r>
            <w:r w:rsidR="000E2554">
              <w:rPr>
                <w:noProof/>
                <w:webHidden/>
              </w:rPr>
              <w:instrText xml:space="preserve"> PAGEREF _Toc523419429 \h </w:instrText>
            </w:r>
            <w:r w:rsidR="000E2554">
              <w:rPr>
                <w:noProof/>
                <w:webHidden/>
              </w:rPr>
            </w:r>
            <w:r w:rsidR="000E2554">
              <w:rPr>
                <w:noProof/>
                <w:webHidden/>
              </w:rPr>
              <w:fldChar w:fldCharType="separate"/>
            </w:r>
            <w:r w:rsidR="000E2554">
              <w:rPr>
                <w:noProof/>
                <w:webHidden/>
              </w:rPr>
              <w:t>iii</w:t>
            </w:r>
            <w:r w:rsidR="000E2554">
              <w:rPr>
                <w:noProof/>
                <w:webHidden/>
              </w:rPr>
              <w:fldChar w:fldCharType="end"/>
            </w:r>
          </w:hyperlink>
        </w:p>
        <w:p w14:paraId="78A82EB1" w14:textId="642E3BAF" w:rsidR="000E2554" w:rsidRDefault="00FC6E7D">
          <w:pPr>
            <w:pStyle w:val="TOC1"/>
            <w:tabs>
              <w:tab w:val="right" w:leader="dot" w:pos="9016"/>
            </w:tabs>
            <w:rPr>
              <w:rFonts w:asciiTheme="minorHAnsi" w:eastAsiaTheme="minorEastAsia" w:hAnsiTheme="minorHAnsi"/>
              <w:noProof/>
              <w:sz w:val="22"/>
              <w:lang w:eastAsia="en-GB"/>
            </w:rPr>
          </w:pPr>
          <w:hyperlink w:anchor="_Toc523419430" w:history="1">
            <w:r w:rsidR="000E2554" w:rsidRPr="009806C1">
              <w:rPr>
                <w:rStyle w:val="Hyperlink"/>
                <w:noProof/>
              </w:rPr>
              <w:t>Table of Contents</w:t>
            </w:r>
            <w:r w:rsidR="000E2554">
              <w:rPr>
                <w:noProof/>
                <w:webHidden/>
              </w:rPr>
              <w:tab/>
            </w:r>
            <w:r w:rsidR="000E2554">
              <w:rPr>
                <w:noProof/>
                <w:webHidden/>
              </w:rPr>
              <w:fldChar w:fldCharType="begin"/>
            </w:r>
            <w:r w:rsidR="000E2554">
              <w:rPr>
                <w:noProof/>
                <w:webHidden/>
              </w:rPr>
              <w:instrText xml:space="preserve"> PAGEREF _Toc523419430 \h </w:instrText>
            </w:r>
            <w:r w:rsidR="000E2554">
              <w:rPr>
                <w:noProof/>
                <w:webHidden/>
              </w:rPr>
            </w:r>
            <w:r w:rsidR="000E2554">
              <w:rPr>
                <w:noProof/>
                <w:webHidden/>
              </w:rPr>
              <w:fldChar w:fldCharType="separate"/>
            </w:r>
            <w:r w:rsidR="000E2554">
              <w:rPr>
                <w:noProof/>
                <w:webHidden/>
              </w:rPr>
              <w:t>iv</w:t>
            </w:r>
            <w:r w:rsidR="000E2554">
              <w:rPr>
                <w:noProof/>
                <w:webHidden/>
              </w:rPr>
              <w:fldChar w:fldCharType="end"/>
            </w:r>
          </w:hyperlink>
        </w:p>
        <w:p w14:paraId="671433BC" w14:textId="0DB6D4AB" w:rsidR="000E2554" w:rsidRDefault="00FC6E7D">
          <w:pPr>
            <w:pStyle w:val="TOC1"/>
            <w:tabs>
              <w:tab w:val="right" w:leader="dot" w:pos="9016"/>
            </w:tabs>
            <w:rPr>
              <w:rFonts w:asciiTheme="minorHAnsi" w:eastAsiaTheme="minorEastAsia" w:hAnsiTheme="minorHAnsi"/>
              <w:noProof/>
              <w:sz w:val="22"/>
              <w:lang w:eastAsia="en-GB"/>
            </w:rPr>
          </w:pPr>
          <w:hyperlink w:anchor="_Toc523419431" w:history="1">
            <w:r w:rsidR="000E2554" w:rsidRPr="009806C1">
              <w:rPr>
                <w:rStyle w:val="Hyperlink"/>
                <w:noProof/>
              </w:rPr>
              <w:t>List of Figures</w:t>
            </w:r>
            <w:r w:rsidR="000E2554">
              <w:rPr>
                <w:noProof/>
                <w:webHidden/>
              </w:rPr>
              <w:tab/>
            </w:r>
            <w:r w:rsidR="000E2554">
              <w:rPr>
                <w:noProof/>
                <w:webHidden/>
              </w:rPr>
              <w:fldChar w:fldCharType="begin"/>
            </w:r>
            <w:r w:rsidR="000E2554">
              <w:rPr>
                <w:noProof/>
                <w:webHidden/>
              </w:rPr>
              <w:instrText xml:space="preserve"> PAGEREF _Toc523419431 \h </w:instrText>
            </w:r>
            <w:r w:rsidR="000E2554">
              <w:rPr>
                <w:noProof/>
                <w:webHidden/>
              </w:rPr>
            </w:r>
            <w:r w:rsidR="000E2554">
              <w:rPr>
                <w:noProof/>
                <w:webHidden/>
              </w:rPr>
              <w:fldChar w:fldCharType="separate"/>
            </w:r>
            <w:r w:rsidR="000E2554">
              <w:rPr>
                <w:noProof/>
                <w:webHidden/>
              </w:rPr>
              <w:t>vii</w:t>
            </w:r>
            <w:r w:rsidR="000E2554">
              <w:rPr>
                <w:noProof/>
                <w:webHidden/>
              </w:rPr>
              <w:fldChar w:fldCharType="end"/>
            </w:r>
          </w:hyperlink>
        </w:p>
        <w:p w14:paraId="0D11A1D2" w14:textId="794859E0" w:rsidR="000E2554" w:rsidRDefault="00FC6E7D">
          <w:pPr>
            <w:pStyle w:val="TOC1"/>
            <w:tabs>
              <w:tab w:val="right" w:leader="dot" w:pos="9016"/>
            </w:tabs>
            <w:rPr>
              <w:rFonts w:asciiTheme="minorHAnsi" w:eastAsiaTheme="minorEastAsia" w:hAnsiTheme="minorHAnsi"/>
              <w:noProof/>
              <w:sz w:val="22"/>
              <w:lang w:eastAsia="en-GB"/>
            </w:rPr>
          </w:pPr>
          <w:hyperlink w:anchor="_Toc523419432" w:history="1">
            <w:r w:rsidR="000E2554" w:rsidRPr="009806C1">
              <w:rPr>
                <w:rStyle w:val="Hyperlink"/>
                <w:noProof/>
              </w:rPr>
              <w:t>List of Tables</w:t>
            </w:r>
            <w:r w:rsidR="000E2554">
              <w:rPr>
                <w:noProof/>
                <w:webHidden/>
              </w:rPr>
              <w:tab/>
            </w:r>
            <w:r w:rsidR="000E2554">
              <w:rPr>
                <w:noProof/>
                <w:webHidden/>
              </w:rPr>
              <w:fldChar w:fldCharType="begin"/>
            </w:r>
            <w:r w:rsidR="000E2554">
              <w:rPr>
                <w:noProof/>
                <w:webHidden/>
              </w:rPr>
              <w:instrText xml:space="preserve"> PAGEREF _Toc523419432 \h </w:instrText>
            </w:r>
            <w:r w:rsidR="000E2554">
              <w:rPr>
                <w:noProof/>
                <w:webHidden/>
              </w:rPr>
            </w:r>
            <w:r w:rsidR="000E2554">
              <w:rPr>
                <w:noProof/>
                <w:webHidden/>
              </w:rPr>
              <w:fldChar w:fldCharType="separate"/>
            </w:r>
            <w:r w:rsidR="000E2554">
              <w:rPr>
                <w:noProof/>
                <w:webHidden/>
              </w:rPr>
              <w:t>viii</w:t>
            </w:r>
            <w:r w:rsidR="000E2554">
              <w:rPr>
                <w:noProof/>
                <w:webHidden/>
              </w:rPr>
              <w:fldChar w:fldCharType="end"/>
            </w:r>
          </w:hyperlink>
        </w:p>
        <w:p w14:paraId="7879A5B1" w14:textId="410DAE58" w:rsidR="000E2554" w:rsidRDefault="00FC6E7D">
          <w:pPr>
            <w:pStyle w:val="TOC1"/>
            <w:tabs>
              <w:tab w:val="right" w:leader="dot" w:pos="9016"/>
            </w:tabs>
            <w:rPr>
              <w:rFonts w:asciiTheme="minorHAnsi" w:eastAsiaTheme="minorEastAsia" w:hAnsiTheme="minorHAnsi"/>
              <w:noProof/>
              <w:sz w:val="22"/>
              <w:lang w:eastAsia="en-GB"/>
            </w:rPr>
          </w:pPr>
          <w:hyperlink w:anchor="_Toc523419433" w:history="1">
            <w:r w:rsidR="000E2554" w:rsidRPr="009806C1">
              <w:rPr>
                <w:rStyle w:val="Hyperlink"/>
                <w:noProof/>
              </w:rPr>
              <w:t>Chapter 1: Introduction</w:t>
            </w:r>
            <w:r w:rsidR="000E2554">
              <w:rPr>
                <w:noProof/>
                <w:webHidden/>
              </w:rPr>
              <w:tab/>
            </w:r>
            <w:r w:rsidR="000E2554">
              <w:rPr>
                <w:noProof/>
                <w:webHidden/>
              </w:rPr>
              <w:fldChar w:fldCharType="begin"/>
            </w:r>
            <w:r w:rsidR="000E2554">
              <w:rPr>
                <w:noProof/>
                <w:webHidden/>
              </w:rPr>
              <w:instrText xml:space="preserve"> PAGEREF _Toc523419433 \h </w:instrText>
            </w:r>
            <w:r w:rsidR="000E2554">
              <w:rPr>
                <w:noProof/>
                <w:webHidden/>
              </w:rPr>
            </w:r>
            <w:r w:rsidR="000E2554">
              <w:rPr>
                <w:noProof/>
                <w:webHidden/>
              </w:rPr>
              <w:fldChar w:fldCharType="separate"/>
            </w:r>
            <w:r w:rsidR="000E2554">
              <w:rPr>
                <w:noProof/>
                <w:webHidden/>
              </w:rPr>
              <w:t>1</w:t>
            </w:r>
            <w:r w:rsidR="000E2554">
              <w:rPr>
                <w:noProof/>
                <w:webHidden/>
              </w:rPr>
              <w:fldChar w:fldCharType="end"/>
            </w:r>
          </w:hyperlink>
        </w:p>
        <w:p w14:paraId="6DD65E2D" w14:textId="1C73FCB9" w:rsidR="000E2554" w:rsidRDefault="00FC6E7D">
          <w:pPr>
            <w:pStyle w:val="TOC2"/>
            <w:tabs>
              <w:tab w:val="right" w:leader="dot" w:pos="9016"/>
            </w:tabs>
            <w:rPr>
              <w:rFonts w:asciiTheme="minorHAnsi" w:eastAsiaTheme="minorEastAsia" w:hAnsiTheme="minorHAnsi"/>
              <w:noProof/>
              <w:sz w:val="22"/>
              <w:lang w:eastAsia="en-GB"/>
            </w:rPr>
          </w:pPr>
          <w:hyperlink w:anchor="_Toc523419434" w:history="1">
            <w:r w:rsidR="000E2554" w:rsidRPr="009806C1">
              <w:rPr>
                <w:rStyle w:val="Hyperlink"/>
                <w:noProof/>
              </w:rPr>
              <w:t>1.1 Background</w:t>
            </w:r>
            <w:r w:rsidR="000E2554">
              <w:rPr>
                <w:noProof/>
                <w:webHidden/>
              </w:rPr>
              <w:tab/>
            </w:r>
            <w:r w:rsidR="000E2554">
              <w:rPr>
                <w:noProof/>
                <w:webHidden/>
              </w:rPr>
              <w:fldChar w:fldCharType="begin"/>
            </w:r>
            <w:r w:rsidR="000E2554">
              <w:rPr>
                <w:noProof/>
                <w:webHidden/>
              </w:rPr>
              <w:instrText xml:space="preserve"> PAGEREF _Toc523419434 \h </w:instrText>
            </w:r>
            <w:r w:rsidR="000E2554">
              <w:rPr>
                <w:noProof/>
                <w:webHidden/>
              </w:rPr>
            </w:r>
            <w:r w:rsidR="000E2554">
              <w:rPr>
                <w:noProof/>
                <w:webHidden/>
              </w:rPr>
              <w:fldChar w:fldCharType="separate"/>
            </w:r>
            <w:r w:rsidR="000E2554">
              <w:rPr>
                <w:noProof/>
                <w:webHidden/>
              </w:rPr>
              <w:t>1</w:t>
            </w:r>
            <w:r w:rsidR="000E2554">
              <w:rPr>
                <w:noProof/>
                <w:webHidden/>
              </w:rPr>
              <w:fldChar w:fldCharType="end"/>
            </w:r>
          </w:hyperlink>
        </w:p>
        <w:p w14:paraId="53E7CD52" w14:textId="471A669F" w:rsidR="000E2554" w:rsidRDefault="00FC6E7D">
          <w:pPr>
            <w:pStyle w:val="TOC2"/>
            <w:tabs>
              <w:tab w:val="right" w:leader="dot" w:pos="9016"/>
            </w:tabs>
            <w:rPr>
              <w:rFonts w:asciiTheme="minorHAnsi" w:eastAsiaTheme="minorEastAsia" w:hAnsiTheme="minorHAnsi"/>
              <w:noProof/>
              <w:sz w:val="22"/>
              <w:lang w:eastAsia="en-GB"/>
            </w:rPr>
          </w:pPr>
          <w:hyperlink w:anchor="_Toc523419435" w:history="1">
            <w:r w:rsidR="000E2554" w:rsidRPr="009806C1">
              <w:rPr>
                <w:rStyle w:val="Hyperlink"/>
                <w:noProof/>
              </w:rPr>
              <w:t>1.2 Problem Statement</w:t>
            </w:r>
            <w:r w:rsidR="000E2554">
              <w:rPr>
                <w:noProof/>
                <w:webHidden/>
              </w:rPr>
              <w:tab/>
            </w:r>
            <w:r w:rsidR="000E2554">
              <w:rPr>
                <w:noProof/>
                <w:webHidden/>
              </w:rPr>
              <w:fldChar w:fldCharType="begin"/>
            </w:r>
            <w:r w:rsidR="000E2554">
              <w:rPr>
                <w:noProof/>
                <w:webHidden/>
              </w:rPr>
              <w:instrText xml:space="preserve"> PAGEREF _Toc523419435 \h </w:instrText>
            </w:r>
            <w:r w:rsidR="000E2554">
              <w:rPr>
                <w:noProof/>
                <w:webHidden/>
              </w:rPr>
            </w:r>
            <w:r w:rsidR="000E2554">
              <w:rPr>
                <w:noProof/>
                <w:webHidden/>
              </w:rPr>
              <w:fldChar w:fldCharType="separate"/>
            </w:r>
            <w:r w:rsidR="000E2554">
              <w:rPr>
                <w:noProof/>
                <w:webHidden/>
              </w:rPr>
              <w:t>2</w:t>
            </w:r>
            <w:r w:rsidR="000E2554">
              <w:rPr>
                <w:noProof/>
                <w:webHidden/>
              </w:rPr>
              <w:fldChar w:fldCharType="end"/>
            </w:r>
          </w:hyperlink>
        </w:p>
        <w:p w14:paraId="7EBCAF0F" w14:textId="3C108A95" w:rsidR="000E2554" w:rsidRDefault="00FC6E7D">
          <w:pPr>
            <w:pStyle w:val="TOC2"/>
            <w:tabs>
              <w:tab w:val="right" w:leader="dot" w:pos="9016"/>
            </w:tabs>
            <w:rPr>
              <w:rFonts w:asciiTheme="minorHAnsi" w:eastAsiaTheme="minorEastAsia" w:hAnsiTheme="minorHAnsi"/>
              <w:noProof/>
              <w:sz w:val="22"/>
              <w:lang w:eastAsia="en-GB"/>
            </w:rPr>
          </w:pPr>
          <w:hyperlink w:anchor="_Toc523419436" w:history="1">
            <w:r w:rsidR="000E2554" w:rsidRPr="009806C1">
              <w:rPr>
                <w:rStyle w:val="Hyperlink"/>
                <w:noProof/>
              </w:rPr>
              <w:t>1.3 Aim</w:t>
            </w:r>
            <w:r w:rsidR="000E2554">
              <w:rPr>
                <w:noProof/>
                <w:webHidden/>
              </w:rPr>
              <w:tab/>
            </w:r>
            <w:r w:rsidR="000E2554">
              <w:rPr>
                <w:noProof/>
                <w:webHidden/>
              </w:rPr>
              <w:fldChar w:fldCharType="begin"/>
            </w:r>
            <w:r w:rsidR="000E2554">
              <w:rPr>
                <w:noProof/>
                <w:webHidden/>
              </w:rPr>
              <w:instrText xml:space="preserve"> PAGEREF _Toc523419436 \h </w:instrText>
            </w:r>
            <w:r w:rsidR="000E2554">
              <w:rPr>
                <w:noProof/>
                <w:webHidden/>
              </w:rPr>
            </w:r>
            <w:r w:rsidR="000E2554">
              <w:rPr>
                <w:noProof/>
                <w:webHidden/>
              </w:rPr>
              <w:fldChar w:fldCharType="separate"/>
            </w:r>
            <w:r w:rsidR="000E2554">
              <w:rPr>
                <w:noProof/>
                <w:webHidden/>
              </w:rPr>
              <w:t>3</w:t>
            </w:r>
            <w:r w:rsidR="000E2554">
              <w:rPr>
                <w:noProof/>
                <w:webHidden/>
              </w:rPr>
              <w:fldChar w:fldCharType="end"/>
            </w:r>
          </w:hyperlink>
        </w:p>
        <w:p w14:paraId="2794BE59" w14:textId="7021BD65" w:rsidR="000E2554" w:rsidRDefault="00FC6E7D">
          <w:pPr>
            <w:pStyle w:val="TOC3"/>
            <w:tabs>
              <w:tab w:val="right" w:leader="dot" w:pos="9016"/>
            </w:tabs>
            <w:rPr>
              <w:rFonts w:asciiTheme="minorHAnsi" w:eastAsiaTheme="minorEastAsia" w:hAnsiTheme="minorHAnsi"/>
              <w:noProof/>
              <w:sz w:val="22"/>
              <w:lang w:eastAsia="en-GB"/>
            </w:rPr>
          </w:pPr>
          <w:hyperlink w:anchor="_Toc523419437" w:history="1">
            <w:r w:rsidR="000E2554" w:rsidRPr="009806C1">
              <w:rPr>
                <w:rStyle w:val="Hyperlink"/>
                <w:noProof/>
              </w:rPr>
              <w:t>1.3.1 Specific Objectives</w:t>
            </w:r>
            <w:r w:rsidR="000E2554">
              <w:rPr>
                <w:noProof/>
                <w:webHidden/>
              </w:rPr>
              <w:tab/>
            </w:r>
            <w:r w:rsidR="000E2554">
              <w:rPr>
                <w:noProof/>
                <w:webHidden/>
              </w:rPr>
              <w:fldChar w:fldCharType="begin"/>
            </w:r>
            <w:r w:rsidR="000E2554">
              <w:rPr>
                <w:noProof/>
                <w:webHidden/>
              </w:rPr>
              <w:instrText xml:space="preserve"> PAGEREF _Toc523419437 \h </w:instrText>
            </w:r>
            <w:r w:rsidR="000E2554">
              <w:rPr>
                <w:noProof/>
                <w:webHidden/>
              </w:rPr>
            </w:r>
            <w:r w:rsidR="000E2554">
              <w:rPr>
                <w:noProof/>
                <w:webHidden/>
              </w:rPr>
              <w:fldChar w:fldCharType="separate"/>
            </w:r>
            <w:r w:rsidR="000E2554">
              <w:rPr>
                <w:noProof/>
                <w:webHidden/>
              </w:rPr>
              <w:t>3</w:t>
            </w:r>
            <w:r w:rsidR="000E2554">
              <w:rPr>
                <w:noProof/>
                <w:webHidden/>
              </w:rPr>
              <w:fldChar w:fldCharType="end"/>
            </w:r>
          </w:hyperlink>
        </w:p>
        <w:p w14:paraId="10572564" w14:textId="02A9D0ED" w:rsidR="000E2554" w:rsidRDefault="00FC6E7D">
          <w:pPr>
            <w:pStyle w:val="TOC3"/>
            <w:tabs>
              <w:tab w:val="right" w:leader="dot" w:pos="9016"/>
            </w:tabs>
            <w:rPr>
              <w:rFonts w:asciiTheme="minorHAnsi" w:eastAsiaTheme="minorEastAsia" w:hAnsiTheme="minorHAnsi"/>
              <w:noProof/>
              <w:sz w:val="22"/>
              <w:lang w:eastAsia="en-GB"/>
            </w:rPr>
          </w:pPr>
          <w:hyperlink w:anchor="_Toc523419438" w:history="1">
            <w:r w:rsidR="000E2554" w:rsidRPr="009806C1">
              <w:rPr>
                <w:rStyle w:val="Hyperlink"/>
                <w:noProof/>
              </w:rPr>
              <w:t>1.3.2 Research Questions</w:t>
            </w:r>
            <w:r w:rsidR="000E2554">
              <w:rPr>
                <w:noProof/>
                <w:webHidden/>
              </w:rPr>
              <w:tab/>
            </w:r>
            <w:r w:rsidR="000E2554">
              <w:rPr>
                <w:noProof/>
                <w:webHidden/>
              </w:rPr>
              <w:fldChar w:fldCharType="begin"/>
            </w:r>
            <w:r w:rsidR="000E2554">
              <w:rPr>
                <w:noProof/>
                <w:webHidden/>
              </w:rPr>
              <w:instrText xml:space="preserve"> PAGEREF _Toc523419438 \h </w:instrText>
            </w:r>
            <w:r w:rsidR="000E2554">
              <w:rPr>
                <w:noProof/>
                <w:webHidden/>
              </w:rPr>
            </w:r>
            <w:r w:rsidR="000E2554">
              <w:rPr>
                <w:noProof/>
                <w:webHidden/>
              </w:rPr>
              <w:fldChar w:fldCharType="separate"/>
            </w:r>
            <w:r w:rsidR="000E2554">
              <w:rPr>
                <w:noProof/>
                <w:webHidden/>
              </w:rPr>
              <w:t>3</w:t>
            </w:r>
            <w:r w:rsidR="000E2554">
              <w:rPr>
                <w:noProof/>
                <w:webHidden/>
              </w:rPr>
              <w:fldChar w:fldCharType="end"/>
            </w:r>
          </w:hyperlink>
        </w:p>
        <w:p w14:paraId="7A42249F" w14:textId="2BDAFA2F" w:rsidR="000E2554" w:rsidRDefault="00FC6E7D">
          <w:pPr>
            <w:pStyle w:val="TOC2"/>
            <w:tabs>
              <w:tab w:val="right" w:leader="dot" w:pos="9016"/>
            </w:tabs>
            <w:rPr>
              <w:rFonts w:asciiTheme="minorHAnsi" w:eastAsiaTheme="minorEastAsia" w:hAnsiTheme="minorHAnsi"/>
              <w:noProof/>
              <w:sz w:val="22"/>
              <w:lang w:eastAsia="en-GB"/>
            </w:rPr>
          </w:pPr>
          <w:hyperlink w:anchor="_Toc523419439" w:history="1">
            <w:r w:rsidR="000E2554" w:rsidRPr="009806C1">
              <w:rPr>
                <w:rStyle w:val="Hyperlink"/>
                <w:noProof/>
              </w:rPr>
              <w:t>1.4 Justification</w:t>
            </w:r>
            <w:r w:rsidR="000E2554">
              <w:rPr>
                <w:noProof/>
                <w:webHidden/>
              </w:rPr>
              <w:tab/>
            </w:r>
            <w:r w:rsidR="000E2554">
              <w:rPr>
                <w:noProof/>
                <w:webHidden/>
              </w:rPr>
              <w:fldChar w:fldCharType="begin"/>
            </w:r>
            <w:r w:rsidR="000E2554">
              <w:rPr>
                <w:noProof/>
                <w:webHidden/>
              </w:rPr>
              <w:instrText xml:space="preserve"> PAGEREF _Toc523419439 \h </w:instrText>
            </w:r>
            <w:r w:rsidR="000E2554">
              <w:rPr>
                <w:noProof/>
                <w:webHidden/>
              </w:rPr>
            </w:r>
            <w:r w:rsidR="000E2554">
              <w:rPr>
                <w:noProof/>
                <w:webHidden/>
              </w:rPr>
              <w:fldChar w:fldCharType="separate"/>
            </w:r>
            <w:r w:rsidR="000E2554">
              <w:rPr>
                <w:noProof/>
                <w:webHidden/>
              </w:rPr>
              <w:t>3</w:t>
            </w:r>
            <w:r w:rsidR="000E2554">
              <w:rPr>
                <w:noProof/>
                <w:webHidden/>
              </w:rPr>
              <w:fldChar w:fldCharType="end"/>
            </w:r>
          </w:hyperlink>
        </w:p>
        <w:p w14:paraId="5683E9E9" w14:textId="177C51EB" w:rsidR="000E2554" w:rsidRDefault="00FC6E7D">
          <w:pPr>
            <w:pStyle w:val="TOC2"/>
            <w:tabs>
              <w:tab w:val="right" w:leader="dot" w:pos="9016"/>
            </w:tabs>
            <w:rPr>
              <w:rFonts w:asciiTheme="minorHAnsi" w:eastAsiaTheme="minorEastAsia" w:hAnsiTheme="minorHAnsi"/>
              <w:noProof/>
              <w:sz w:val="22"/>
              <w:lang w:eastAsia="en-GB"/>
            </w:rPr>
          </w:pPr>
          <w:hyperlink w:anchor="_Toc523419440" w:history="1">
            <w:r w:rsidR="000E2554" w:rsidRPr="009806C1">
              <w:rPr>
                <w:rStyle w:val="Hyperlink"/>
                <w:noProof/>
              </w:rPr>
              <w:t>1.5 Scope and Limitation</w:t>
            </w:r>
            <w:r w:rsidR="000E2554">
              <w:rPr>
                <w:noProof/>
                <w:webHidden/>
              </w:rPr>
              <w:tab/>
            </w:r>
            <w:r w:rsidR="000E2554">
              <w:rPr>
                <w:noProof/>
                <w:webHidden/>
              </w:rPr>
              <w:fldChar w:fldCharType="begin"/>
            </w:r>
            <w:r w:rsidR="000E2554">
              <w:rPr>
                <w:noProof/>
                <w:webHidden/>
              </w:rPr>
              <w:instrText xml:space="preserve"> PAGEREF _Toc523419440 \h </w:instrText>
            </w:r>
            <w:r w:rsidR="000E2554">
              <w:rPr>
                <w:noProof/>
                <w:webHidden/>
              </w:rPr>
            </w:r>
            <w:r w:rsidR="000E2554">
              <w:rPr>
                <w:noProof/>
                <w:webHidden/>
              </w:rPr>
              <w:fldChar w:fldCharType="separate"/>
            </w:r>
            <w:r w:rsidR="000E2554">
              <w:rPr>
                <w:noProof/>
                <w:webHidden/>
              </w:rPr>
              <w:t>4</w:t>
            </w:r>
            <w:r w:rsidR="000E2554">
              <w:rPr>
                <w:noProof/>
                <w:webHidden/>
              </w:rPr>
              <w:fldChar w:fldCharType="end"/>
            </w:r>
          </w:hyperlink>
        </w:p>
        <w:p w14:paraId="1DB17D1E" w14:textId="5ED5CFFF" w:rsidR="000E2554" w:rsidRDefault="00FC6E7D">
          <w:pPr>
            <w:pStyle w:val="TOC1"/>
            <w:tabs>
              <w:tab w:val="right" w:leader="dot" w:pos="9016"/>
            </w:tabs>
            <w:rPr>
              <w:rFonts w:asciiTheme="minorHAnsi" w:eastAsiaTheme="minorEastAsia" w:hAnsiTheme="minorHAnsi"/>
              <w:noProof/>
              <w:sz w:val="22"/>
              <w:lang w:eastAsia="en-GB"/>
            </w:rPr>
          </w:pPr>
          <w:hyperlink w:anchor="_Toc523419441" w:history="1">
            <w:r w:rsidR="000E2554" w:rsidRPr="009806C1">
              <w:rPr>
                <w:rStyle w:val="Hyperlink"/>
                <w:noProof/>
              </w:rPr>
              <w:t>Chapter 2: Literature Review</w:t>
            </w:r>
            <w:r w:rsidR="000E2554">
              <w:rPr>
                <w:noProof/>
                <w:webHidden/>
              </w:rPr>
              <w:tab/>
            </w:r>
            <w:r w:rsidR="000E2554">
              <w:rPr>
                <w:noProof/>
                <w:webHidden/>
              </w:rPr>
              <w:fldChar w:fldCharType="begin"/>
            </w:r>
            <w:r w:rsidR="000E2554">
              <w:rPr>
                <w:noProof/>
                <w:webHidden/>
              </w:rPr>
              <w:instrText xml:space="preserve"> PAGEREF _Toc523419441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3D19A9D6" w14:textId="156BFE3C" w:rsidR="000E2554" w:rsidRDefault="00FC6E7D">
          <w:pPr>
            <w:pStyle w:val="TOC2"/>
            <w:tabs>
              <w:tab w:val="right" w:leader="dot" w:pos="9016"/>
            </w:tabs>
            <w:rPr>
              <w:rFonts w:asciiTheme="minorHAnsi" w:eastAsiaTheme="minorEastAsia" w:hAnsiTheme="minorHAnsi"/>
              <w:noProof/>
              <w:sz w:val="22"/>
              <w:lang w:eastAsia="en-GB"/>
            </w:rPr>
          </w:pPr>
          <w:hyperlink w:anchor="_Toc523419442" w:history="1">
            <w:r w:rsidR="000E2554" w:rsidRPr="009806C1">
              <w:rPr>
                <w:rStyle w:val="Hyperlink"/>
                <w:noProof/>
              </w:rPr>
              <w:t>2.1 Introduction</w:t>
            </w:r>
            <w:r w:rsidR="000E2554">
              <w:rPr>
                <w:noProof/>
                <w:webHidden/>
              </w:rPr>
              <w:tab/>
            </w:r>
            <w:r w:rsidR="000E2554">
              <w:rPr>
                <w:noProof/>
                <w:webHidden/>
              </w:rPr>
              <w:fldChar w:fldCharType="begin"/>
            </w:r>
            <w:r w:rsidR="000E2554">
              <w:rPr>
                <w:noProof/>
                <w:webHidden/>
              </w:rPr>
              <w:instrText xml:space="preserve"> PAGEREF _Toc523419442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1C954A97" w14:textId="0898EC5C" w:rsidR="000E2554" w:rsidRDefault="00FC6E7D">
          <w:pPr>
            <w:pStyle w:val="TOC2"/>
            <w:tabs>
              <w:tab w:val="right" w:leader="dot" w:pos="9016"/>
            </w:tabs>
            <w:rPr>
              <w:rFonts w:asciiTheme="minorHAnsi" w:eastAsiaTheme="minorEastAsia" w:hAnsiTheme="minorHAnsi"/>
              <w:noProof/>
              <w:sz w:val="22"/>
              <w:lang w:eastAsia="en-GB"/>
            </w:rPr>
          </w:pPr>
          <w:hyperlink w:anchor="_Toc523419443" w:history="1">
            <w:r w:rsidR="000E2554" w:rsidRPr="009806C1">
              <w:rPr>
                <w:rStyle w:val="Hyperlink"/>
                <w:noProof/>
              </w:rPr>
              <w:t>2.2 Challenges Facing Kenyan Citizens in the Political Process</w:t>
            </w:r>
            <w:r w:rsidR="000E2554">
              <w:rPr>
                <w:noProof/>
                <w:webHidden/>
              </w:rPr>
              <w:tab/>
            </w:r>
            <w:r w:rsidR="000E2554">
              <w:rPr>
                <w:noProof/>
                <w:webHidden/>
              </w:rPr>
              <w:fldChar w:fldCharType="begin"/>
            </w:r>
            <w:r w:rsidR="000E2554">
              <w:rPr>
                <w:noProof/>
                <w:webHidden/>
              </w:rPr>
              <w:instrText xml:space="preserve"> PAGEREF _Toc523419443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265B4026" w14:textId="1F4A8C17" w:rsidR="000E2554" w:rsidRDefault="00FC6E7D">
          <w:pPr>
            <w:pStyle w:val="TOC2"/>
            <w:tabs>
              <w:tab w:val="right" w:leader="dot" w:pos="9016"/>
            </w:tabs>
            <w:rPr>
              <w:rFonts w:asciiTheme="minorHAnsi" w:eastAsiaTheme="minorEastAsia" w:hAnsiTheme="minorHAnsi"/>
              <w:noProof/>
              <w:sz w:val="22"/>
              <w:lang w:eastAsia="en-GB"/>
            </w:rPr>
          </w:pPr>
          <w:hyperlink w:anchor="_Toc523419444" w:history="1">
            <w:r w:rsidR="000E2554" w:rsidRPr="009806C1">
              <w:rPr>
                <w:rStyle w:val="Hyperlink"/>
                <w:noProof/>
              </w:rPr>
              <w:t>2.3 Existing platforms for evaluating politicians</w:t>
            </w:r>
            <w:r w:rsidR="000E2554">
              <w:rPr>
                <w:noProof/>
                <w:webHidden/>
              </w:rPr>
              <w:tab/>
            </w:r>
            <w:r w:rsidR="000E2554">
              <w:rPr>
                <w:noProof/>
                <w:webHidden/>
              </w:rPr>
              <w:fldChar w:fldCharType="begin"/>
            </w:r>
            <w:r w:rsidR="000E2554">
              <w:rPr>
                <w:noProof/>
                <w:webHidden/>
              </w:rPr>
              <w:instrText xml:space="preserve"> PAGEREF _Toc523419444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15B8BB9D" w14:textId="2F1EAD37" w:rsidR="000E2554" w:rsidRDefault="00FC6E7D">
          <w:pPr>
            <w:pStyle w:val="TOC3"/>
            <w:tabs>
              <w:tab w:val="right" w:leader="dot" w:pos="9016"/>
            </w:tabs>
            <w:rPr>
              <w:rFonts w:asciiTheme="minorHAnsi" w:eastAsiaTheme="minorEastAsia" w:hAnsiTheme="minorHAnsi"/>
              <w:noProof/>
              <w:sz w:val="22"/>
              <w:lang w:eastAsia="en-GB"/>
            </w:rPr>
          </w:pPr>
          <w:hyperlink w:anchor="_Toc523419445" w:history="1">
            <w:r w:rsidR="000E2554" w:rsidRPr="009806C1">
              <w:rPr>
                <w:rStyle w:val="Hyperlink"/>
                <w:noProof/>
              </w:rPr>
              <w:t>2.3.1 I-Citizen</w:t>
            </w:r>
            <w:r w:rsidR="000E2554">
              <w:rPr>
                <w:noProof/>
                <w:webHidden/>
              </w:rPr>
              <w:tab/>
            </w:r>
            <w:r w:rsidR="000E2554">
              <w:rPr>
                <w:noProof/>
                <w:webHidden/>
              </w:rPr>
              <w:fldChar w:fldCharType="begin"/>
            </w:r>
            <w:r w:rsidR="000E2554">
              <w:rPr>
                <w:noProof/>
                <w:webHidden/>
              </w:rPr>
              <w:instrText xml:space="preserve"> PAGEREF _Toc523419445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6B022649" w14:textId="5A4A8F8A" w:rsidR="000E2554" w:rsidRDefault="00FC6E7D">
          <w:pPr>
            <w:pStyle w:val="TOC3"/>
            <w:tabs>
              <w:tab w:val="right" w:leader="dot" w:pos="9016"/>
            </w:tabs>
            <w:rPr>
              <w:rFonts w:asciiTheme="minorHAnsi" w:eastAsiaTheme="minorEastAsia" w:hAnsiTheme="minorHAnsi"/>
              <w:noProof/>
              <w:sz w:val="22"/>
              <w:lang w:eastAsia="en-GB"/>
            </w:rPr>
          </w:pPr>
          <w:hyperlink w:anchor="_Toc523419446" w:history="1">
            <w:r w:rsidR="000E2554" w:rsidRPr="009806C1">
              <w:rPr>
                <w:rStyle w:val="Hyperlink"/>
                <w:noProof/>
              </w:rPr>
              <w:t>2.3.2 PolitiFact</w:t>
            </w:r>
            <w:r w:rsidR="000E2554">
              <w:rPr>
                <w:noProof/>
                <w:webHidden/>
              </w:rPr>
              <w:tab/>
            </w:r>
            <w:r w:rsidR="000E2554">
              <w:rPr>
                <w:noProof/>
                <w:webHidden/>
              </w:rPr>
              <w:fldChar w:fldCharType="begin"/>
            </w:r>
            <w:r w:rsidR="000E2554">
              <w:rPr>
                <w:noProof/>
                <w:webHidden/>
              </w:rPr>
              <w:instrText xml:space="preserve"> PAGEREF _Toc523419446 \h </w:instrText>
            </w:r>
            <w:r w:rsidR="000E2554">
              <w:rPr>
                <w:noProof/>
                <w:webHidden/>
              </w:rPr>
            </w:r>
            <w:r w:rsidR="000E2554">
              <w:rPr>
                <w:noProof/>
                <w:webHidden/>
              </w:rPr>
              <w:fldChar w:fldCharType="separate"/>
            </w:r>
            <w:r w:rsidR="000E2554">
              <w:rPr>
                <w:noProof/>
                <w:webHidden/>
              </w:rPr>
              <w:t>7</w:t>
            </w:r>
            <w:r w:rsidR="000E2554">
              <w:rPr>
                <w:noProof/>
                <w:webHidden/>
              </w:rPr>
              <w:fldChar w:fldCharType="end"/>
            </w:r>
          </w:hyperlink>
        </w:p>
        <w:p w14:paraId="4C83BDD2" w14:textId="67D79EE0" w:rsidR="000E2554" w:rsidRDefault="00FC6E7D">
          <w:pPr>
            <w:pStyle w:val="TOC3"/>
            <w:tabs>
              <w:tab w:val="right" w:leader="dot" w:pos="9016"/>
            </w:tabs>
            <w:rPr>
              <w:rFonts w:asciiTheme="minorHAnsi" w:eastAsiaTheme="minorEastAsia" w:hAnsiTheme="minorHAnsi"/>
              <w:noProof/>
              <w:sz w:val="22"/>
              <w:lang w:eastAsia="en-GB"/>
            </w:rPr>
          </w:pPr>
          <w:hyperlink w:anchor="_Toc523419447" w:history="1">
            <w:r w:rsidR="000E2554" w:rsidRPr="009806C1">
              <w:rPr>
                <w:rStyle w:val="Hyperlink"/>
                <w:noProof/>
              </w:rPr>
              <w:t>2.3.3 African Politics and Policy (APP)</w:t>
            </w:r>
            <w:r w:rsidR="000E2554">
              <w:rPr>
                <w:noProof/>
                <w:webHidden/>
              </w:rPr>
              <w:tab/>
            </w:r>
            <w:r w:rsidR="000E2554">
              <w:rPr>
                <w:noProof/>
                <w:webHidden/>
              </w:rPr>
              <w:fldChar w:fldCharType="begin"/>
            </w:r>
            <w:r w:rsidR="000E2554">
              <w:rPr>
                <w:noProof/>
                <w:webHidden/>
              </w:rPr>
              <w:instrText xml:space="preserve"> PAGEREF _Toc523419447 \h </w:instrText>
            </w:r>
            <w:r w:rsidR="000E2554">
              <w:rPr>
                <w:noProof/>
                <w:webHidden/>
              </w:rPr>
            </w:r>
            <w:r w:rsidR="000E2554">
              <w:rPr>
                <w:noProof/>
                <w:webHidden/>
              </w:rPr>
              <w:fldChar w:fldCharType="separate"/>
            </w:r>
            <w:r w:rsidR="000E2554">
              <w:rPr>
                <w:noProof/>
                <w:webHidden/>
              </w:rPr>
              <w:t>10</w:t>
            </w:r>
            <w:r w:rsidR="000E2554">
              <w:rPr>
                <w:noProof/>
                <w:webHidden/>
              </w:rPr>
              <w:fldChar w:fldCharType="end"/>
            </w:r>
          </w:hyperlink>
        </w:p>
        <w:p w14:paraId="75161281" w14:textId="4C9C4215" w:rsidR="000E2554" w:rsidRDefault="00FC6E7D">
          <w:pPr>
            <w:pStyle w:val="TOC2"/>
            <w:tabs>
              <w:tab w:val="right" w:leader="dot" w:pos="9016"/>
            </w:tabs>
            <w:rPr>
              <w:rFonts w:asciiTheme="minorHAnsi" w:eastAsiaTheme="minorEastAsia" w:hAnsiTheme="minorHAnsi"/>
              <w:noProof/>
              <w:sz w:val="22"/>
              <w:lang w:eastAsia="en-GB"/>
            </w:rPr>
          </w:pPr>
          <w:hyperlink w:anchor="_Toc523419448" w:history="1">
            <w:r w:rsidR="000E2554" w:rsidRPr="009806C1">
              <w:rPr>
                <w:rStyle w:val="Hyperlink"/>
                <w:noProof/>
              </w:rPr>
              <w:t>2.4 Gaps in Existing System</w:t>
            </w:r>
            <w:r w:rsidR="000E2554">
              <w:rPr>
                <w:noProof/>
                <w:webHidden/>
              </w:rPr>
              <w:tab/>
            </w:r>
            <w:r w:rsidR="000E2554">
              <w:rPr>
                <w:noProof/>
                <w:webHidden/>
              </w:rPr>
              <w:fldChar w:fldCharType="begin"/>
            </w:r>
            <w:r w:rsidR="000E2554">
              <w:rPr>
                <w:noProof/>
                <w:webHidden/>
              </w:rPr>
              <w:instrText xml:space="preserve"> PAGEREF _Toc523419448 \h </w:instrText>
            </w:r>
            <w:r w:rsidR="000E2554">
              <w:rPr>
                <w:noProof/>
                <w:webHidden/>
              </w:rPr>
            </w:r>
            <w:r w:rsidR="000E2554">
              <w:rPr>
                <w:noProof/>
                <w:webHidden/>
              </w:rPr>
              <w:fldChar w:fldCharType="separate"/>
            </w:r>
            <w:r w:rsidR="000E2554">
              <w:rPr>
                <w:noProof/>
                <w:webHidden/>
              </w:rPr>
              <w:t>11</w:t>
            </w:r>
            <w:r w:rsidR="000E2554">
              <w:rPr>
                <w:noProof/>
                <w:webHidden/>
              </w:rPr>
              <w:fldChar w:fldCharType="end"/>
            </w:r>
          </w:hyperlink>
        </w:p>
        <w:p w14:paraId="6AD0CA4F" w14:textId="56569B66" w:rsidR="000E2554" w:rsidRDefault="00FC6E7D">
          <w:pPr>
            <w:pStyle w:val="TOC1"/>
            <w:tabs>
              <w:tab w:val="right" w:leader="dot" w:pos="9016"/>
            </w:tabs>
            <w:rPr>
              <w:rFonts w:asciiTheme="minorHAnsi" w:eastAsiaTheme="minorEastAsia" w:hAnsiTheme="minorHAnsi"/>
              <w:noProof/>
              <w:sz w:val="22"/>
              <w:lang w:eastAsia="en-GB"/>
            </w:rPr>
          </w:pPr>
          <w:hyperlink w:anchor="_Toc523419449" w:history="1">
            <w:r w:rsidR="000E2554" w:rsidRPr="009806C1">
              <w:rPr>
                <w:rStyle w:val="Hyperlink"/>
                <w:noProof/>
              </w:rPr>
              <w:t>Chapter 3: Methodology</w:t>
            </w:r>
            <w:r w:rsidR="000E2554">
              <w:rPr>
                <w:noProof/>
                <w:webHidden/>
              </w:rPr>
              <w:tab/>
            </w:r>
            <w:r w:rsidR="000E2554">
              <w:rPr>
                <w:noProof/>
                <w:webHidden/>
              </w:rPr>
              <w:fldChar w:fldCharType="begin"/>
            </w:r>
            <w:r w:rsidR="000E2554">
              <w:rPr>
                <w:noProof/>
                <w:webHidden/>
              </w:rPr>
              <w:instrText xml:space="preserve"> PAGEREF _Toc523419449 \h </w:instrText>
            </w:r>
            <w:r w:rsidR="000E2554">
              <w:rPr>
                <w:noProof/>
                <w:webHidden/>
              </w:rPr>
            </w:r>
            <w:r w:rsidR="000E2554">
              <w:rPr>
                <w:noProof/>
                <w:webHidden/>
              </w:rPr>
              <w:fldChar w:fldCharType="separate"/>
            </w:r>
            <w:r w:rsidR="000E2554">
              <w:rPr>
                <w:noProof/>
                <w:webHidden/>
              </w:rPr>
              <w:t>12</w:t>
            </w:r>
            <w:r w:rsidR="000E2554">
              <w:rPr>
                <w:noProof/>
                <w:webHidden/>
              </w:rPr>
              <w:fldChar w:fldCharType="end"/>
            </w:r>
          </w:hyperlink>
        </w:p>
        <w:p w14:paraId="66EE24D2" w14:textId="2B591528" w:rsidR="000E2554" w:rsidRDefault="00FC6E7D">
          <w:pPr>
            <w:pStyle w:val="TOC2"/>
            <w:tabs>
              <w:tab w:val="right" w:leader="dot" w:pos="9016"/>
            </w:tabs>
            <w:rPr>
              <w:rFonts w:asciiTheme="minorHAnsi" w:eastAsiaTheme="minorEastAsia" w:hAnsiTheme="minorHAnsi"/>
              <w:noProof/>
              <w:sz w:val="22"/>
              <w:lang w:eastAsia="en-GB"/>
            </w:rPr>
          </w:pPr>
          <w:hyperlink w:anchor="_Toc523419450" w:history="1">
            <w:r w:rsidR="000E2554" w:rsidRPr="009806C1">
              <w:rPr>
                <w:rStyle w:val="Hyperlink"/>
                <w:noProof/>
              </w:rPr>
              <w:t>3.1 Introduction</w:t>
            </w:r>
            <w:r w:rsidR="000E2554">
              <w:rPr>
                <w:noProof/>
                <w:webHidden/>
              </w:rPr>
              <w:tab/>
            </w:r>
            <w:r w:rsidR="000E2554">
              <w:rPr>
                <w:noProof/>
                <w:webHidden/>
              </w:rPr>
              <w:fldChar w:fldCharType="begin"/>
            </w:r>
            <w:r w:rsidR="000E2554">
              <w:rPr>
                <w:noProof/>
                <w:webHidden/>
              </w:rPr>
              <w:instrText xml:space="preserve"> PAGEREF _Toc523419450 \h </w:instrText>
            </w:r>
            <w:r w:rsidR="000E2554">
              <w:rPr>
                <w:noProof/>
                <w:webHidden/>
              </w:rPr>
            </w:r>
            <w:r w:rsidR="000E2554">
              <w:rPr>
                <w:noProof/>
                <w:webHidden/>
              </w:rPr>
              <w:fldChar w:fldCharType="separate"/>
            </w:r>
            <w:r w:rsidR="000E2554">
              <w:rPr>
                <w:noProof/>
                <w:webHidden/>
              </w:rPr>
              <w:t>12</w:t>
            </w:r>
            <w:r w:rsidR="000E2554">
              <w:rPr>
                <w:noProof/>
                <w:webHidden/>
              </w:rPr>
              <w:fldChar w:fldCharType="end"/>
            </w:r>
          </w:hyperlink>
        </w:p>
        <w:p w14:paraId="59076A53" w14:textId="5AAFD743" w:rsidR="000E2554" w:rsidRDefault="00FC6E7D">
          <w:pPr>
            <w:pStyle w:val="TOC2"/>
            <w:tabs>
              <w:tab w:val="right" w:leader="dot" w:pos="9016"/>
            </w:tabs>
            <w:rPr>
              <w:rFonts w:asciiTheme="minorHAnsi" w:eastAsiaTheme="minorEastAsia" w:hAnsiTheme="minorHAnsi"/>
              <w:noProof/>
              <w:sz w:val="22"/>
              <w:lang w:eastAsia="en-GB"/>
            </w:rPr>
          </w:pPr>
          <w:hyperlink w:anchor="_Toc523419451" w:history="1">
            <w:r w:rsidR="000E2554" w:rsidRPr="009806C1">
              <w:rPr>
                <w:rStyle w:val="Hyperlink"/>
                <w:noProof/>
              </w:rPr>
              <w:t>3.2 System Development Methodology</w:t>
            </w:r>
            <w:r w:rsidR="000E2554">
              <w:rPr>
                <w:noProof/>
                <w:webHidden/>
              </w:rPr>
              <w:tab/>
            </w:r>
            <w:r w:rsidR="000E2554">
              <w:rPr>
                <w:noProof/>
                <w:webHidden/>
              </w:rPr>
              <w:fldChar w:fldCharType="begin"/>
            </w:r>
            <w:r w:rsidR="000E2554">
              <w:rPr>
                <w:noProof/>
                <w:webHidden/>
              </w:rPr>
              <w:instrText xml:space="preserve"> PAGEREF _Toc523419451 \h </w:instrText>
            </w:r>
            <w:r w:rsidR="000E2554">
              <w:rPr>
                <w:noProof/>
                <w:webHidden/>
              </w:rPr>
            </w:r>
            <w:r w:rsidR="000E2554">
              <w:rPr>
                <w:noProof/>
                <w:webHidden/>
              </w:rPr>
              <w:fldChar w:fldCharType="separate"/>
            </w:r>
            <w:r w:rsidR="000E2554">
              <w:rPr>
                <w:noProof/>
                <w:webHidden/>
              </w:rPr>
              <w:t>12</w:t>
            </w:r>
            <w:r w:rsidR="000E2554">
              <w:rPr>
                <w:noProof/>
                <w:webHidden/>
              </w:rPr>
              <w:fldChar w:fldCharType="end"/>
            </w:r>
          </w:hyperlink>
        </w:p>
        <w:p w14:paraId="0C86CA6C" w14:textId="2BA867CB" w:rsidR="000E2554" w:rsidRDefault="00FC6E7D">
          <w:pPr>
            <w:pStyle w:val="TOC3"/>
            <w:tabs>
              <w:tab w:val="right" w:leader="dot" w:pos="9016"/>
            </w:tabs>
            <w:rPr>
              <w:rFonts w:asciiTheme="minorHAnsi" w:eastAsiaTheme="minorEastAsia" w:hAnsiTheme="minorHAnsi"/>
              <w:noProof/>
              <w:sz w:val="22"/>
              <w:lang w:eastAsia="en-GB"/>
            </w:rPr>
          </w:pPr>
          <w:hyperlink w:anchor="_Toc523419452" w:history="1">
            <w:r w:rsidR="000E2554" w:rsidRPr="009806C1">
              <w:rPr>
                <w:rStyle w:val="Hyperlink"/>
                <w:noProof/>
              </w:rPr>
              <w:t>3.2.1 Requirements gathering and analysis:</w:t>
            </w:r>
            <w:r w:rsidR="000E2554">
              <w:rPr>
                <w:noProof/>
                <w:webHidden/>
              </w:rPr>
              <w:tab/>
            </w:r>
            <w:r w:rsidR="000E2554">
              <w:rPr>
                <w:noProof/>
                <w:webHidden/>
              </w:rPr>
              <w:fldChar w:fldCharType="begin"/>
            </w:r>
            <w:r w:rsidR="000E2554">
              <w:rPr>
                <w:noProof/>
                <w:webHidden/>
              </w:rPr>
              <w:instrText xml:space="preserve"> PAGEREF _Toc523419452 \h </w:instrText>
            </w:r>
            <w:r w:rsidR="000E2554">
              <w:rPr>
                <w:noProof/>
                <w:webHidden/>
              </w:rPr>
            </w:r>
            <w:r w:rsidR="000E2554">
              <w:rPr>
                <w:noProof/>
                <w:webHidden/>
              </w:rPr>
              <w:fldChar w:fldCharType="separate"/>
            </w:r>
            <w:r w:rsidR="000E2554">
              <w:rPr>
                <w:noProof/>
                <w:webHidden/>
              </w:rPr>
              <w:t>13</w:t>
            </w:r>
            <w:r w:rsidR="000E2554">
              <w:rPr>
                <w:noProof/>
                <w:webHidden/>
              </w:rPr>
              <w:fldChar w:fldCharType="end"/>
            </w:r>
          </w:hyperlink>
        </w:p>
        <w:p w14:paraId="2A1043AA" w14:textId="4AFFC6DA" w:rsidR="000E2554" w:rsidRDefault="00FC6E7D">
          <w:pPr>
            <w:pStyle w:val="TOC3"/>
            <w:tabs>
              <w:tab w:val="right" w:leader="dot" w:pos="9016"/>
            </w:tabs>
            <w:rPr>
              <w:rFonts w:asciiTheme="minorHAnsi" w:eastAsiaTheme="minorEastAsia" w:hAnsiTheme="minorHAnsi"/>
              <w:noProof/>
              <w:sz w:val="22"/>
              <w:lang w:eastAsia="en-GB"/>
            </w:rPr>
          </w:pPr>
          <w:hyperlink w:anchor="_Toc523419453" w:history="1">
            <w:r w:rsidR="000E2554" w:rsidRPr="009806C1">
              <w:rPr>
                <w:rStyle w:val="Hyperlink"/>
                <w:noProof/>
              </w:rPr>
              <w:t>3.2.2 Quick design:</w:t>
            </w:r>
            <w:r w:rsidR="000E2554">
              <w:rPr>
                <w:noProof/>
                <w:webHidden/>
              </w:rPr>
              <w:tab/>
            </w:r>
            <w:r w:rsidR="000E2554">
              <w:rPr>
                <w:noProof/>
                <w:webHidden/>
              </w:rPr>
              <w:fldChar w:fldCharType="begin"/>
            </w:r>
            <w:r w:rsidR="000E2554">
              <w:rPr>
                <w:noProof/>
                <w:webHidden/>
              </w:rPr>
              <w:instrText xml:space="preserve"> PAGEREF _Toc523419453 \h </w:instrText>
            </w:r>
            <w:r w:rsidR="000E2554">
              <w:rPr>
                <w:noProof/>
                <w:webHidden/>
              </w:rPr>
            </w:r>
            <w:r w:rsidR="000E2554">
              <w:rPr>
                <w:noProof/>
                <w:webHidden/>
              </w:rPr>
              <w:fldChar w:fldCharType="separate"/>
            </w:r>
            <w:r w:rsidR="000E2554">
              <w:rPr>
                <w:noProof/>
                <w:webHidden/>
              </w:rPr>
              <w:t>13</w:t>
            </w:r>
            <w:r w:rsidR="000E2554">
              <w:rPr>
                <w:noProof/>
                <w:webHidden/>
              </w:rPr>
              <w:fldChar w:fldCharType="end"/>
            </w:r>
          </w:hyperlink>
        </w:p>
        <w:p w14:paraId="4D008D99" w14:textId="6CF78F80" w:rsidR="000E2554" w:rsidRDefault="00FC6E7D">
          <w:pPr>
            <w:pStyle w:val="TOC3"/>
            <w:tabs>
              <w:tab w:val="right" w:leader="dot" w:pos="9016"/>
            </w:tabs>
            <w:rPr>
              <w:rFonts w:asciiTheme="minorHAnsi" w:eastAsiaTheme="minorEastAsia" w:hAnsiTheme="minorHAnsi"/>
              <w:noProof/>
              <w:sz w:val="22"/>
              <w:lang w:eastAsia="en-GB"/>
            </w:rPr>
          </w:pPr>
          <w:hyperlink w:anchor="_Toc523419454" w:history="1">
            <w:r w:rsidR="000E2554" w:rsidRPr="009806C1">
              <w:rPr>
                <w:rStyle w:val="Hyperlink"/>
                <w:noProof/>
              </w:rPr>
              <w:t>3.2.3 Build prototype:</w:t>
            </w:r>
            <w:r w:rsidR="000E2554">
              <w:rPr>
                <w:noProof/>
                <w:webHidden/>
              </w:rPr>
              <w:tab/>
            </w:r>
            <w:r w:rsidR="000E2554">
              <w:rPr>
                <w:noProof/>
                <w:webHidden/>
              </w:rPr>
              <w:fldChar w:fldCharType="begin"/>
            </w:r>
            <w:r w:rsidR="000E2554">
              <w:rPr>
                <w:noProof/>
                <w:webHidden/>
              </w:rPr>
              <w:instrText xml:space="preserve"> PAGEREF _Toc523419454 \h </w:instrText>
            </w:r>
            <w:r w:rsidR="000E2554">
              <w:rPr>
                <w:noProof/>
                <w:webHidden/>
              </w:rPr>
            </w:r>
            <w:r w:rsidR="000E2554">
              <w:rPr>
                <w:noProof/>
                <w:webHidden/>
              </w:rPr>
              <w:fldChar w:fldCharType="separate"/>
            </w:r>
            <w:r w:rsidR="000E2554">
              <w:rPr>
                <w:noProof/>
                <w:webHidden/>
              </w:rPr>
              <w:t>13</w:t>
            </w:r>
            <w:r w:rsidR="000E2554">
              <w:rPr>
                <w:noProof/>
                <w:webHidden/>
              </w:rPr>
              <w:fldChar w:fldCharType="end"/>
            </w:r>
          </w:hyperlink>
        </w:p>
        <w:p w14:paraId="2945134E" w14:textId="7542C6E6" w:rsidR="000E2554" w:rsidRDefault="00FC6E7D">
          <w:pPr>
            <w:pStyle w:val="TOC3"/>
            <w:tabs>
              <w:tab w:val="right" w:leader="dot" w:pos="9016"/>
            </w:tabs>
            <w:rPr>
              <w:rFonts w:asciiTheme="minorHAnsi" w:eastAsiaTheme="minorEastAsia" w:hAnsiTheme="minorHAnsi"/>
              <w:noProof/>
              <w:sz w:val="22"/>
              <w:lang w:eastAsia="en-GB"/>
            </w:rPr>
          </w:pPr>
          <w:hyperlink w:anchor="_Toc523419455" w:history="1">
            <w:r w:rsidR="000E2554" w:rsidRPr="009806C1">
              <w:rPr>
                <w:rStyle w:val="Hyperlink"/>
                <w:noProof/>
              </w:rPr>
              <w:t>3.2.4 User evaluation:</w:t>
            </w:r>
            <w:r w:rsidR="000E2554">
              <w:rPr>
                <w:noProof/>
                <w:webHidden/>
              </w:rPr>
              <w:tab/>
            </w:r>
            <w:r w:rsidR="000E2554">
              <w:rPr>
                <w:noProof/>
                <w:webHidden/>
              </w:rPr>
              <w:fldChar w:fldCharType="begin"/>
            </w:r>
            <w:r w:rsidR="000E2554">
              <w:rPr>
                <w:noProof/>
                <w:webHidden/>
              </w:rPr>
              <w:instrText xml:space="preserve"> PAGEREF _Toc523419455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5A026051" w14:textId="7606C912" w:rsidR="000E2554" w:rsidRDefault="00FC6E7D">
          <w:pPr>
            <w:pStyle w:val="TOC3"/>
            <w:tabs>
              <w:tab w:val="right" w:leader="dot" w:pos="9016"/>
            </w:tabs>
            <w:rPr>
              <w:rFonts w:asciiTheme="minorHAnsi" w:eastAsiaTheme="minorEastAsia" w:hAnsiTheme="minorHAnsi"/>
              <w:noProof/>
              <w:sz w:val="22"/>
              <w:lang w:eastAsia="en-GB"/>
            </w:rPr>
          </w:pPr>
          <w:hyperlink w:anchor="_Toc523419456" w:history="1">
            <w:r w:rsidR="000E2554" w:rsidRPr="009806C1">
              <w:rPr>
                <w:rStyle w:val="Hyperlink"/>
                <w:noProof/>
              </w:rPr>
              <w:t>3.2.5 Refining prototype:</w:t>
            </w:r>
            <w:r w:rsidR="000E2554">
              <w:rPr>
                <w:noProof/>
                <w:webHidden/>
              </w:rPr>
              <w:tab/>
            </w:r>
            <w:r w:rsidR="000E2554">
              <w:rPr>
                <w:noProof/>
                <w:webHidden/>
              </w:rPr>
              <w:fldChar w:fldCharType="begin"/>
            </w:r>
            <w:r w:rsidR="000E2554">
              <w:rPr>
                <w:noProof/>
                <w:webHidden/>
              </w:rPr>
              <w:instrText xml:space="preserve"> PAGEREF _Toc523419456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2835DA1F" w14:textId="5AB5A987" w:rsidR="000E2554" w:rsidRDefault="00FC6E7D">
          <w:pPr>
            <w:pStyle w:val="TOC3"/>
            <w:tabs>
              <w:tab w:val="right" w:leader="dot" w:pos="9016"/>
            </w:tabs>
            <w:rPr>
              <w:rFonts w:asciiTheme="minorHAnsi" w:eastAsiaTheme="minorEastAsia" w:hAnsiTheme="minorHAnsi"/>
              <w:noProof/>
              <w:sz w:val="22"/>
              <w:lang w:eastAsia="en-GB"/>
            </w:rPr>
          </w:pPr>
          <w:hyperlink w:anchor="_Toc523419457" w:history="1">
            <w:r w:rsidR="000E2554" w:rsidRPr="009806C1">
              <w:rPr>
                <w:rStyle w:val="Hyperlink"/>
                <w:noProof/>
              </w:rPr>
              <w:t>3.2.6 Engineer product:</w:t>
            </w:r>
            <w:r w:rsidR="000E2554">
              <w:rPr>
                <w:noProof/>
                <w:webHidden/>
              </w:rPr>
              <w:tab/>
            </w:r>
            <w:r w:rsidR="000E2554">
              <w:rPr>
                <w:noProof/>
                <w:webHidden/>
              </w:rPr>
              <w:fldChar w:fldCharType="begin"/>
            </w:r>
            <w:r w:rsidR="000E2554">
              <w:rPr>
                <w:noProof/>
                <w:webHidden/>
              </w:rPr>
              <w:instrText xml:space="preserve"> PAGEREF _Toc523419457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34FD90CF" w14:textId="096775BE" w:rsidR="000E2554" w:rsidRDefault="00FC6E7D">
          <w:pPr>
            <w:pStyle w:val="TOC2"/>
            <w:tabs>
              <w:tab w:val="right" w:leader="dot" w:pos="9016"/>
            </w:tabs>
            <w:rPr>
              <w:rFonts w:asciiTheme="minorHAnsi" w:eastAsiaTheme="minorEastAsia" w:hAnsiTheme="minorHAnsi"/>
              <w:noProof/>
              <w:sz w:val="22"/>
              <w:lang w:eastAsia="en-GB"/>
            </w:rPr>
          </w:pPr>
          <w:hyperlink w:anchor="_Toc523419458" w:history="1">
            <w:r w:rsidR="000E2554" w:rsidRPr="009806C1">
              <w:rPr>
                <w:rStyle w:val="Hyperlink"/>
                <w:noProof/>
              </w:rPr>
              <w:t>3.3 System Analysis</w:t>
            </w:r>
            <w:r w:rsidR="000E2554">
              <w:rPr>
                <w:noProof/>
                <w:webHidden/>
              </w:rPr>
              <w:tab/>
            </w:r>
            <w:r w:rsidR="000E2554">
              <w:rPr>
                <w:noProof/>
                <w:webHidden/>
              </w:rPr>
              <w:fldChar w:fldCharType="begin"/>
            </w:r>
            <w:r w:rsidR="000E2554">
              <w:rPr>
                <w:noProof/>
                <w:webHidden/>
              </w:rPr>
              <w:instrText xml:space="preserve"> PAGEREF _Toc523419458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7EA91BDA" w14:textId="25927FAC" w:rsidR="000E2554" w:rsidRDefault="00FC6E7D">
          <w:pPr>
            <w:pStyle w:val="TOC3"/>
            <w:tabs>
              <w:tab w:val="right" w:leader="dot" w:pos="9016"/>
            </w:tabs>
            <w:rPr>
              <w:rFonts w:asciiTheme="minorHAnsi" w:eastAsiaTheme="minorEastAsia" w:hAnsiTheme="minorHAnsi"/>
              <w:noProof/>
              <w:sz w:val="22"/>
              <w:lang w:eastAsia="en-GB"/>
            </w:rPr>
          </w:pPr>
          <w:hyperlink w:anchor="_Toc523419459" w:history="1">
            <w:r w:rsidR="000E2554" w:rsidRPr="009806C1">
              <w:rPr>
                <w:rStyle w:val="Hyperlink"/>
                <w:noProof/>
              </w:rPr>
              <w:t>3.3.1 Functional Requirements.</w:t>
            </w:r>
            <w:r w:rsidR="000E2554">
              <w:rPr>
                <w:noProof/>
                <w:webHidden/>
              </w:rPr>
              <w:tab/>
            </w:r>
            <w:r w:rsidR="000E2554">
              <w:rPr>
                <w:noProof/>
                <w:webHidden/>
              </w:rPr>
              <w:fldChar w:fldCharType="begin"/>
            </w:r>
            <w:r w:rsidR="000E2554">
              <w:rPr>
                <w:noProof/>
                <w:webHidden/>
              </w:rPr>
              <w:instrText xml:space="preserve"> PAGEREF _Toc523419459 \h </w:instrText>
            </w:r>
            <w:r w:rsidR="000E2554">
              <w:rPr>
                <w:noProof/>
                <w:webHidden/>
              </w:rPr>
            </w:r>
            <w:r w:rsidR="000E2554">
              <w:rPr>
                <w:noProof/>
                <w:webHidden/>
              </w:rPr>
              <w:fldChar w:fldCharType="separate"/>
            </w:r>
            <w:r w:rsidR="000E2554">
              <w:rPr>
                <w:noProof/>
                <w:webHidden/>
              </w:rPr>
              <w:t>14</w:t>
            </w:r>
            <w:r w:rsidR="000E2554">
              <w:rPr>
                <w:noProof/>
                <w:webHidden/>
              </w:rPr>
              <w:fldChar w:fldCharType="end"/>
            </w:r>
          </w:hyperlink>
        </w:p>
        <w:p w14:paraId="389E856A" w14:textId="14ABC859" w:rsidR="000E2554" w:rsidRDefault="00FC6E7D">
          <w:pPr>
            <w:pStyle w:val="TOC3"/>
            <w:tabs>
              <w:tab w:val="right" w:leader="dot" w:pos="9016"/>
            </w:tabs>
            <w:rPr>
              <w:rFonts w:asciiTheme="minorHAnsi" w:eastAsiaTheme="minorEastAsia" w:hAnsiTheme="minorHAnsi"/>
              <w:noProof/>
              <w:sz w:val="22"/>
              <w:lang w:eastAsia="en-GB"/>
            </w:rPr>
          </w:pPr>
          <w:hyperlink w:anchor="_Toc523419460" w:history="1">
            <w:r w:rsidR="000E2554" w:rsidRPr="009806C1">
              <w:rPr>
                <w:rStyle w:val="Hyperlink"/>
                <w:noProof/>
              </w:rPr>
              <w:t>3.3.2 Non-Functional Requirements</w:t>
            </w:r>
            <w:r w:rsidR="000E2554">
              <w:rPr>
                <w:noProof/>
                <w:webHidden/>
              </w:rPr>
              <w:tab/>
            </w:r>
            <w:r w:rsidR="000E2554">
              <w:rPr>
                <w:noProof/>
                <w:webHidden/>
              </w:rPr>
              <w:fldChar w:fldCharType="begin"/>
            </w:r>
            <w:r w:rsidR="000E2554">
              <w:rPr>
                <w:noProof/>
                <w:webHidden/>
              </w:rPr>
              <w:instrText xml:space="preserve"> PAGEREF _Toc523419460 \h </w:instrText>
            </w:r>
            <w:r w:rsidR="000E2554">
              <w:rPr>
                <w:noProof/>
                <w:webHidden/>
              </w:rPr>
            </w:r>
            <w:r w:rsidR="000E2554">
              <w:rPr>
                <w:noProof/>
                <w:webHidden/>
              </w:rPr>
              <w:fldChar w:fldCharType="separate"/>
            </w:r>
            <w:r w:rsidR="000E2554">
              <w:rPr>
                <w:noProof/>
                <w:webHidden/>
              </w:rPr>
              <w:t>15</w:t>
            </w:r>
            <w:r w:rsidR="000E2554">
              <w:rPr>
                <w:noProof/>
                <w:webHidden/>
              </w:rPr>
              <w:fldChar w:fldCharType="end"/>
            </w:r>
          </w:hyperlink>
        </w:p>
        <w:p w14:paraId="3470F9DE" w14:textId="204758BF" w:rsidR="000E2554" w:rsidRDefault="00FC6E7D">
          <w:pPr>
            <w:pStyle w:val="TOC3"/>
            <w:tabs>
              <w:tab w:val="right" w:leader="dot" w:pos="9016"/>
            </w:tabs>
            <w:rPr>
              <w:rFonts w:asciiTheme="minorHAnsi" w:eastAsiaTheme="minorEastAsia" w:hAnsiTheme="minorHAnsi"/>
              <w:noProof/>
              <w:sz w:val="22"/>
              <w:lang w:eastAsia="en-GB"/>
            </w:rPr>
          </w:pPr>
          <w:hyperlink w:anchor="_Toc523419461" w:history="1">
            <w:r w:rsidR="000E2554" w:rsidRPr="009806C1">
              <w:rPr>
                <w:rStyle w:val="Hyperlink"/>
                <w:noProof/>
              </w:rPr>
              <w:t>3.3.3 System Narrative</w:t>
            </w:r>
            <w:r w:rsidR="000E2554">
              <w:rPr>
                <w:noProof/>
                <w:webHidden/>
              </w:rPr>
              <w:tab/>
            </w:r>
            <w:r w:rsidR="000E2554">
              <w:rPr>
                <w:noProof/>
                <w:webHidden/>
              </w:rPr>
              <w:fldChar w:fldCharType="begin"/>
            </w:r>
            <w:r w:rsidR="000E2554">
              <w:rPr>
                <w:noProof/>
                <w:webHidden/>
              </w:rPr>
              <w:instrText xml:space="preserve"> PAGEREF _Toc523419461 \h </w:instrText>
            </w:r>
            <w:r w:rsidR="000E2554">
              <w:rPr>
                <w:noProof/>
                <w:webHidden/>
              </w:rPr>
            </w:r>
            <w:r w:rsidR="000E2554">
              <w:rPr>
                <w:noProof/>
                <w:webHidden/>
              </w:rPr>
              <w:fldChar w:fldCharType="separate"/>
            </w:r>
            <w:r w:rsidR="000E2554">
              <w:rPr>
                <w:noProof/>
                <w:webHidden/>
              </w:rPr>
              <w:t>15</w:t>
            </w:r>
            <w:r w:rsidR="000E2554">
              <w:rPr>
                <w:noProof/>
                <w:webHidden/>
              </w:rPr>
              <w:fldChar w:fldCharType="end"/>
            </w:r>
          </w:hyperlink>
        </w:p>
        <w:p w14:paraId="6D2E82A0" w14:textId="19CA07DA" w:rsidR="000E2554" w:rsidRDefault="00FC6E7D">
          <w:pPr>
            <w:pStyle w:val="TOC2"/>
            <w:tabs>
              <w:tab w:val="right" w:leader="dot" w:pos="9016"/>
            </w:tabs>
            <w:rPr>
              <w:rFonts w:asciiTheme="minorHAnsi" w:eastAsiaTheme="minorEastAsia" w:hAnsiTheme="minorHAnsi"/>
              <w:noProof/>
              <w:sz w:val="22"/>
              <w:lang w:eastAsia="en-GB"/>
            </w:rPr>
          </w:pPr>
          <w:hyperlink w:anchor="_Toc523419462" w:history="1">
            <w:r w:rsidR="000E2554" w:rsidRPr="009806C1">
              <w:rPr>
                <w:rStyle w:val="Hyperlink"/>
                <w:noProof/>
              </w:rPr>
              <w:t>3.4 System Design</w:t>
            </w:r>
            <w:r w:rsidR="000E2554">
              <w:rPr>
                <w:noProof/>
                <w:webHidden/>
              </w:rPr>
              <w:tab/>
            </w:r>
            <w:r w:rsidR="000E2554">
              <w:rPr>
                <w:noProof/>
                <w:webHidden/>
              </w:rPr>
              <w:fldChar w:fldCharType="begin"/>
            </w:r>
            <w:r w:rsidR="000E2554">
              <w:rPr>
                <w:noProof/>
                <w:webHidden/>
              </w:rPr>
              <w:instrText xml:space="preserve"> PAGEREF _Toc523419462 \h </w:instrText>
            </w:r>
            <w:r w:rsidR="000E2554">
              <w:rPr>
                <w:noProof/>
                <w:webHidden/>
              </w:rPr>
            </w:r>
            <w:r w:rsidR="000E2554">
              <w:rPr>
                <w:noProof/>
                <w:webHidden/>
              </w:rPr>
              <w:fldChar w:fldCharType="separate"/>
            </w:r>
            <w:r w:rsidR="000E2554">
              <w:rPr>
                <w:noProof/>
                <w:webHidden/>
              </w:rPr>
              <w:t>16</w:t>
            </w:r>
            <w:r w:rsidR="000E2554">
              <w:rPr>
                <w:noProof/>
                <w:webHidden/>
              </w:rPr>
              <w:fldChar w:fldCharType="end"/>
            </w:r>
          </w:hyperlink>
        </w:p>
        <w:p w14:paraId="2C56312F" w14:textId="1CE4653C" w:rsidR="000E2554" w:rsidRDefault="00FC6E7D">
          <w:pPr>
            <w:pStyle w:val="TOC3"/>
            <w:tabs>
              <w:tab w:val="right" w:leader="dot" w:pos="9016"/>
            </w:tabs>
            <w:rPr>
              <w:rFonts w:asciiTheme="minorHAnsi" w:eastAsiaTheme="minorEastAsia" w:hAnsiTheme="minorHAnsi"/>
              <w:noProof/>
              <w:sz w:val="22"/>
              <w:lang w:eastAsia="en-GB"/>
            </w:rPr>
          </w:pPr>
          <w:hyperlink w:anchor="_Toc523419463" w:history="1">
            <w:r w:rsidR="000E2554" w:rsidRPr="009806C1">
              <w:rPr>
                <w:rStyle w:val="Hyperlink"/>
                <w:noProof/>
              </w:rPr>
              <w:t>3.4.1 Use Case Diagram</w:t>
            </w:r>
            <w:r w:rsidR="000E2554">
              <w:rPr>
                <w:noProof/>
                <w:webHidden/>
              </w:rPr>
              <w:tab/>
            </w:r>
            <w:r w:rsidR="000E2554">
              <w:rPr>
                <w:noProof/>
                <w:webHidden/>
              </w:rPr>
              <w:fldChar w:fldCharType="begin"/>
            </w:r>
            <w:r w:rsidR="000E2554">
              <w:rPr>
                <w:noProof/>
                <w:webHidden/>
              </w:rPr>
              <w:instrText xml:space="preserve"> PAGEREF _Toc523419463 \h </w:instrText>
            </w:r>
            <w:r w:rsidR="000E2554">
              <w:rPr>
                <w:noProof/>
                <w:webHidden/>
              </w:rPr>
            </w:r>
            <w:r w:rsidR="000E2554">
              <w:rPr>
                <w:noProof/>
                <w:webHidden/>
              </w:rPr>
              <w:fldChar w:fldCharType="separate"/>
            </w:r>
            <w:r w:rsidR="000E2554">
              <w:rPr>
                <w:noProof/>
                <w:webHidden/>
              </w:rPr>
              <w:t>16</w:t>
            </w:r>
            <w:r w:rsidR="000E2554">
              <w:rPr>
                <w:noProof/>
                <w:webHidden/>
              </w:rPr>
              <w:fldChar w:fldCharType="end"/>
            </w:r>
          </w:hyperlink>
        </w:p>
        <w:p w14:paraId="01A991B3" w14:textId="53BF169E" w:rsidR="000E2554" w:rsidRDefault="00FC6E7D">
          <w:pPr>
            <w:pStyle w:val="TOC3"/>
            <w:tabs>
              <w:tab w:val="right" w:leader="dot" w:pos="9016"/>
            </w:tabs>
            <w:rPr>
              <w:rFonts w:asciiTheme="minorHAnsi" w:eastAsiaTheme="minorEastAsia" w:hAnsiTheme="minorHAnsi"/>
              <w:noProof/>
              <w:sz w:val="22"/>
              <w:lang w:eastAsia="en-GB"/>
            </w:rPr>
          </w:pPr>
          <w:hyperlink w:anchor="_Toc523419464" w:history="1">
            <w:r w:rsidR="000E2554" w:rsidRPr="009806C1">
              <w:rPr>
                <w:rStyle w:val="Hyperlink"/>
                <w:noProof/>
              </w:rPr>
              <w:t>3.4.2 Data Flow Diagram (DFD)</w:t>
            </w:r>
            <w:r w:rsidR="000E2554">
              <w:rPr>
                <w:noProof/>
                <w:webHidden/>
              </w:rPr>
              <w:tab/>
            </w:r>
            <w:r w:rsidR="000E2554">
              <w:rPr>
                <w:noProof/>
                <w:webHidden/>
              </w:rPr>
              <w:fldChar w:fldCharType="begin"/>
            </w:r>
            <w:r w:rsidR="000E2554">
              <w:rPr>
                <w:noProof/>
                <w:webHidden/>
              </w:rPr>
              <w:instrText xml:space="preserve"> PAGEREF _Toc523419464 \h </w:instrText>
            </w:r>
            <w:r w:rsidR="000E2554">
              <w:rPr>
                <w:noProof/>
                <w:webHidden/>
              </w:rPr>
            </w:r>
            <w:r w:rsidR="000E2554">
              <w:rPr>
                <w:noProof/>
                <w:webHidden/>
              </w:rPr>
              <w:fldChar w:fldCharType="separate"/>
            </w:r>
            <w:r w:rsidR="000E2554">
              <w:rPr>
                <w:noProof/>
                <w:webHidden/>
              </w:rPr>
              <w:t>17</w:t>
            </w:r>
            <w:r w:rsidR="000E2554">
              <w:rPr>
                <w:noProof/>
                <w:webHidden/>
              </w:rPr>
              <w:fldChar w:fldCharType="end"/>
            </w:r>
          </w:hyperlink>
        </w:p>
        <w:p w14:paraId="6147274A" w14:textId="118EE50E" w:rsidR="000E2554" w:rsidRDefault="00FC6E7D">
          <w:pPr>
            <w:pStyle w:val="TOC3"/>
            <w:tabs>
              <w:tab w:val="right" w:leader="dot" w:pos="9016"/>
            </w:tabs>
            <w:rPr>
              <w:rFonts w:asciiTheme="minorHAnsi" w:eastAsiaTheme="minorEastAsia" w:hAnsiTheme="minorHAnsi"/>
              <w:noProof/>
              <w:sz w:val="22"/>
              <w:lang w:eastAsia="en-GB"/>
            </w:rPr>
          </w:pPr>
          <w:hyperlink w:anchor="_Toc523419465" w:history="1">
            <w:r w:rsidR="000E2554" w:rsidRPr="009806C1">
              <w:rPr>
                <w:rStyle w:val="Hyperlink"/>
                <w:noProof/>
              </w:rPr>
              <w:t>3.4.3 Entity Relationship Diagram (ERD)</w:t>
            </w:r>
            <w:r w:rsidR="000E2554">
              <w:rPr>
                <w:noProof/>
                <w:webHidden/>
              </w:rPr>
              <w:tab/>
            </w:r>
            <w:r w:rsidR="000E2554">
              <w:rPr>
                <w:noProof/>
                <w:webHidden/>
              </w:rPr>
              <w:fldChar w:fldCharType="begin"/>
            </w:r>
            <w:r w:rsidR="000E2554">
              <w:rPr>
                <w:noProof/>
                <w:webHidden/>
              </w:rPr>
              <w:instrText xml:space="preserve"> PAGEREF _Toc523419465 \h </w:instrText>
            </w:r>
            <w:r w:rsidR="000E2554">
              <w:rPr>
                <w:noProof/>
                <w:webHidden/>
              </w:rPr>
            </w:r>
            <w:r w:rsidR="000E2554">
              <w:rPr>
                <w:noProof/>
                <w:webHidden/>
              </w:rPr>
              <w:fldChar w:fldCharType="separate"/>
            </w:r>
            <w:r w:rsidR="000E2554">
              <w:rPr>
                <w:noProof/>
                <w:webHidden/>
              </w:rPr>
              <w:t>18</w:t>
            </w:r>
            <w:r w:rsidR="000E2554">
              <w:rPr>
                <w:noProof/>
                <w:webHidden/>
              </w:rPr>
              <w:fldChar w:fldCharType="end"/>
            </w:r>
          </w:hyperlink>
        </w:p>
        <w:p w14:paraId="01BB229F" w14:textId="6C58C201" w:rsidR="000E2554" w:rsidRDefault="00FC6E7D">
          <w:pPr>
            <w:pStyle w:val="TOC3"/>
            <w:tabs>
              <w:tab w:val="right" w:leader="dot" w:pos="9016"/>
            </w:tabs>
            <w:rPr>
              <w:rFonts w:asciiTheme="minorHAnsi" w:eastAsiaTheme="minorEastAsia" w:hAnsiTheme="minorHAnsi"/>
              <w:noProof/>
              <w:sz w:val="22"/>
              <w:lang w:eastAsia="en-GB"/>
            </w:rPr>
          </w:pPr>
          <w:hyperlink w:anchor="_Toc523419466" w:history="1">
            <w:r w:rsidR="000E2554" w:rsidRPr="009806C1">
              <w:rPr>
                <w:rStyle w:val="Hyperlink"/>
                <w:noProof/>
              </w:rPr>
              <w:t>3.4.4 Database Schema</w:t>
            </w:r>
            <w:r w:rsidR="000E2554">
              <w:rPr>
                <w:noProof/>
                <w:webHidden/>
              </w:rPr>
              <w:tab/>
            </w:r>
            <w:r w:rsidR="000E2554">
              <w:rPr>
                <w:noProof/>
                <w:webHidden/>
              </w:rPr>
              <w:fldChar w:fldCharType="begin"/>
            </w:r>
            <w:r w:rsidR="000E2554">
              <w:rPr>
                <w:noProof/>
                <w:webHidden/>
              </w:rPr>
              <w:instrText xml:space="preserve"> PAGEREF _Toc523419466 \h </w:instrText>
            </w:r>
            <w:r w:rsidR="000E2554">
              <w:rPr>
                <w:noProof/>
                <w:webHidden/>
              </w:rPr>
            </w:r>
            <w:r w:rsidR="000E2554">
              <w:rPr>
                <w:noProof/>
                <w:webHidden/>
              </w:rPr>
              <w:fldChar w:fldCharType="separate"/>
            </w:r>
            <w:r w:rsidR="000E2554">
              <w:rPr>
                <w:noProof/>
                <w:webHidden/>
              </w:rPr>
              <w:t>19</w:t>
            </w:r>
            <w:r w:rsidR="000E2554">
              <w:rPr>
                <w:noProof/>
                <w:webHidden/>
              </w:rPr>
              <w:fldChar w:fldCharType="end"/>
            </w:r>
          </w:hyperlink>
        </w:p>
        <w:p w14:paraId="032BD973" w14:textId="5F4372B6" w:rsidR="000E2554" w:rsidRDefault="00FC6E7D">
          <w:pPr>
            <w:pStyle w:val="TOC2"/>
            <w:tabs>
              <w:tab w:val="right" w:leader="dot" w:pos="9016"/>
            </w:tabs>
            <w:rPr>
              <w:rFonts w:asciiTheme="minorHAnsi" w:eastAsiaTheme="minorEastAsia" w:hAnsiTheme="minorHAnsi"/>
              <w:noProof/>
              <w:sz w:val="22"/>
              <w:lang w:eastAsia="en-GB"/>
            </w:rPr>
          </w:pPr>
          <w:hyperlink w:anchor="_Toc523419467" w:history="1">
            <w:r w:rsidR="000E2554" w:rsidRPr="009806C1">
              <w:rPr>
                <w:rStyle w:val="Hyperlink"/>
                <w:noProof/>
              </w:rPr>
              <w:t>3.5 System Development Tools and Techniques</w:t>
            </w:r>
            <w:r w:rsidR="000E2554">
              <w:rPr>
                <w:noProof/>
                <w:webHidden/>
              </w:rPr>
              <w:tab/>
            </w:r>
            <w:r w:rsidR="000E2554">
              <w:rPr>
                <w:noProof/>
                <w:webHidden/>
              </w:rPr>
              <w:fldChar w:fldCharType="begin"/>
            </w:r>
            <w:r w:rsidR="000E2554">
              <w:rPr>
                <w:noProof/>
                <w:webHidden/>
              </w:rPr>
              <w:instrText xml:space="preserve"> PAGEREF _Toc523419467 \h </w:instrText>
            </w:r>
            <w:r w:rsidR="000E2554">
              <w:rPr>
                <w:noProof/>
                <w:webHidden/>
              </w:rPr>
            </w:r>
            <w:r w:rsidR="000E2554">
              <w:rPr>
                <w:noProof/>
                <w:webHidden/>
              </w:rPr>
              <w:fldChar w:fldCharType="separate"/>
            </w:r>
            <w:r w:rsidR="000E2554">
              <w:rPr>
                <w:noProof/>
                <w:webHidden/>
              </w:rPr>
              <w:t>22</w:t>
            </w:r>
            <w:r w:rsidR="000E2554">
              <w:rPr>
                <w:noProof/>
                <w:webHidden/>
              </w:rPr>
              <w:fldChar w:fldCharType="end"/>
            </w:r>
          </w:hyperlink>
        </w:p>
        <w:p w14:paraId="4441C049" w14:textId="66C49B25" w:rsidR="000E2554" w:rsidRDefault="00FC6E7D">
          <w:pPr>
            <w:pStyle w:val="TOC3"/>
            <w:tabs>
              <w:tab w:val="right" w:leader="dot" w:pos="9016"/>
            </w:tabs>
            <w:rPr>
              <w:rFonts w:asciiTheme="minorHAnsi" w:eastAsiaTheme="minorEastAsia" w:hAnsiTheme="minorHAnsi"/>
              <w:noProof/>
              <w:sz w:val="22"/>
              <w:lang w:eastAsia="en-GB"/>
            </w:rPr>
          </w:pPr>
          <w:hyperlink w:anchor="_Toc523419468" w:history="1">
            <w:r w:rsidR="000E2554" w:rsidRPr="009806C1">
              <w:rPr>
                <w:rStyle w:val="Hyperlink"/>
                <w:noProof/>
              </w:rPr>
              <w:t>3.5.1 Web Design Tools</w:t>
            </w:r>
            <w:r w:rsidR="000E2554">
              <w:rPr>
                <w:noProof/>
                <w:webHidden/>
              </w:rPr>
              <w:tab/>
            </w:r>
            <w:r w:rsidR="000E2554">
              <w:rPr>
                <w:noProof/>
                <w:webHidden/>
              </w:rPr>
              <w:fldChar w:fldCharType="begin"/>
            </w:r>
            <w:r w:rsidR="000E2554">
              <w:rPr>
                <w:noProof/>
                <w:webHidden/>
              </w:rPr>
              <w:instrText xml:space="preserve"> PAGEREF _Toc523419468 \h </w:instrText>
            </w:r>
            <w:r w:rsidR="000E2554">
              <w:rPr>
                <w:noProof/>
                <w:webHidden/>
              </w:rPr>
            </w:r>
            <w:r w:rsidR="000E2554">
              <w:rPr>
                <w:noProof/>
                <w:webHidden/>
              </w:rPr>
              <w:fldChar w:fldCharType="separate"/>
            </w:r>
            <w:r w:rsidR="000E2554">
              <w:rPr>
                <w:noProof/>
                <w:webHidden/>
              </w:rPr>
              <w:t>22</w:t>
            </w:r>
            <w:r w:rsidR="000E2554">
              <w:rPr>
                <w:noProof/>
                <w:webHidden/>
              </w:rPr>
              <w:fldChar w:fldCharType="end"/>
            </w:r>
          </w:hyperlink>
        </w:p>
        <w:p w14:paraId="297A8124" w14:textId="1E23BF03" w:rsidR="000E2554" w:rsidRDefault="00FC6E7D">
          <w:pPr>
            <w:pStyle w:val="TOC3"/>
            <w:tabs>
              <w:tab w:val="right" w:leader="dot" w:pos="9016"/>
            </w:tabs>
            <w:rPr>
              <w:rFonts w:asciiTheme="minorHAnsi" w:eastAsiaTheme="minorEastAsia" w:hAnsiTheme="minorHAnsi"/>
              <w:noProof/>
              <w:sz w:val="22"/>
              <w:lang w:eastAsia="en-GB"/>
            </w:rPr>
          </w:pPr>
          <w:hyperlink w:anchor="_Toc523419469" w:history="1">
            <w:r w:rsidR="000E2554" w:rsidRPr="009806C1">
              <w:rPr>
                <w:rStyle w:val="Hyperlink"/>
                <w:noProof/>
              </w:rPr>
              <w:t>3.5.2 Back End Development Tools</w:t>
            </w:r>
            <w:r w:rsidR="000E2554">
              <w:rPr>
                <w:noProof/>
                <w:webHidden/>
              </w:rPr>
              <w:tab/>
            </w:r>
            <w:r w:rsidR="000E2554">
              <w:rPr>
                <w:noProof/>
                <w:webHidden/>
              </w:rPr>
              <w:fldChar w:fldCharType="begin"/>
            </w:r>
            <w:r w:rsidR="000E2554">
              <w:rPr>
                <w:noProof/>
                <w:webHidden/>
              </w:rPr>
              <w:instrText xml:space="preserve"> PAGEREF _Toc523419469 \h </w:instrText>
            </w:r>
            <w:r w:rsidR="000E2554">
              <w:rPr>
                <w:noProof/>
                <w:webHidden/>
              </w:rPr>
            </w:r>
            <w:r w:rsidR="000E2554">
              <w:rPr>
                <w:noProof/>
                <w:webHidden/>
              </w:rPr>
              <w:fldChar w:fldCharType="separate"/>
            </w:r>
            <w:r w:rsidR="000E2554">
              <w:rPr>
                <w:noProof/>
                <w:webHidden/>
              </w:rPr>
              <w:t>22</w:t>
            </w:r>
            <w:r w:rsidR="000E2554">
              <w:rPr>
                <w:noProof/>
                <w:webHidden/>
              </w:rPr>
              <w:fldChar w:fldCharType="end"/>
            </w:r>
          </w:hyperlink>
        </w:p>
        <w:p w14:paraId="5BB8FEFE" w14:textId="561C0EC4" w:rsidR="000E2554" w:rsidRDefault="00FC6E7D">
          <w:pPr>
            <w:pStyle w:val="TOC3"/>
            <w:tabs>
              <w:tab w:val="right" w:leader="dot" w:pos="9016"/>
            </w:tabs>
            <w:rPr>
              <w:rFonts w:asciiTheme="minorHAnsi" w:eastAsiaTheme="minorEastAsia" w:hAnsiTheme="minorHAnsi"/>
              <w:noProof/>
              <w:sz w:val="22"/>
              <w:lang w:eastAsia="en-GB"/>
            </w:rPr>
          </w:pPr>
          <w:hyperlink w:anchor="_Toc523419470" w:history="1">
            <w:r w:rsidR="000E2554" w:rsidRPr="009806C1">
              <w:rPr>
                <w:rStyle w:val="Hyperlink"/>
                <w:noProof/>
              </w:rPr>
              <w:t>3.5.3 Database Tools</w:t>
            </w:r>
            <w:r w:rsidR="000E2554">
              <w:rPr>
                <w:noProof/>
                <w:webHidden/>
              </w:rPr>
              <w:tab/>
            </w:r>
            <w:r w:rsidR="000E2554">
              <w:rPr>
                <w:noProof/>
                <w:webHidden/>
              </w:rPr>
              <w:fldChar w:fldCharType="begin"/>
            </w:r>
            <w:r w:rsidR="000E2554">
              <w:rPr>
                <w:noProof/>
                <w:webHidden/>
              </w:rPr>
              <w:instrText xml:space="preserve"> PAGEREF _Toc523419470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631B49F6" w14:textId="14CE71EE" w:rsidR="000E2554" w:rsidRDefault="00FC6E7D">
          <w:pPr>
            <w:pStyle w:val="TOC3"/>
            <w:tabs>
              <w:tab w:val="right" w:leader="dot" w:pos="9016"/>
            </w:tabs>
            <w:rPr>
              <w:rFonts w:asciiTheme="minorHAnsi" w:eastAsiaTheme="minorEastAsia" w:hAnsiTheme="minorHAnsi"/>
              <w:noProof/>
              <w:sz w:val="22"/>
              <w:lang w:eastAsia="en-GB"/>
            </w:rPr>
          </w:pPr>
          <w:hyperlink w:anchor="_Toc523419471" w:history="1">
            <w:r w:rsidR="000E2554" w:rsidRPr="009806C1">
              <w:rPr>
                <w:rStyle w:val="Hyperlink"/>
                <w:noProof/>
              </w:rPr>
              <w:t>3.5.4 Software Tools</w:t>
            </w:r>
            <w:r w:rsidR="000E2554">
              <w:rPr>
                <w:noProof/>
                <w:webHidden/>
              </w:rPr>
              <w:tab/>
            </w:r>
            <w:r w:rsidR="000E2554">
              <w:rPr>
                <w:noProof/>
                <w:webHidden/>
              </w:rPr>
              <w:fldChar w:fldCharType="begin"/>
            </w:r>
            <w:r w:rsidR="000E2554">
              <w:rPr>
                <w:noProof/>
                <w:webHidden/>
              </w:rPr>
              <w:instrText xml:space="preserve"> PAGEREF _Toc523419471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28F14D97" w14:textId="2B4BED0F" w:rsidR="000E2554" w:rsidRDefault="00FC6E7D">
          <w:pPr>
            <w:pStyle w:val="TOC3"/>
            <w:tabs>
              <w:tab w:val="right" w:leader="dot" w:pos="9016"/>
            </w:tabs>
            <w:rPr>
              <w:rFonts w:asciiTheme="minorHAnsi" w:eastAsiaTheme="minorEastAsia" w:hAnsiTheme="minorHAnsi"/>
              <w:noProof/>
              <w:sz w:val="22"/>
              <w:lang w:eastAsia="en-GB"/>
            </w:rPr>
          </w:pPr>
          <w:hyperlink w:anchor="_Toc523419472" w:history="1">
            <w:r w:rsidR="000E2554" w:rsidRPr="009806C1">
              <w:rPr>
                <w:rStyle w:val="Hyperlink"/>
                <w:noProof/>
              </w:rPr>
              <w:t>3.5.5 Online Resources</w:t>
            </w:r>
            <w:r w:rsidR="000E2554">
              <w:rPr>
                <w:noProof/>
                <w:webHidden/>
              </w:rPr>
              <w:tab/>
            </w:r>
            <w:r w:rsidR="000E2554">
              <w:rPr>
                <w:noProof/>
                <w:webHidden/>
              </w:rPr>
              <w:fldChar w:fldCharType="begin"/>
            </w:r>
            <w:r w:rsidR="000E2554">
              <w:rPr>
                <w:noProof/>
                <w:webHidden/>
              </w:rPr>
              <w:instrText xml:space="preserve"> PAGEREF _Toc523419472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4C3A70EC" w14:textId="17DC2E57" w:rsidR="000E2554" w:rsidRDefault="00FC6E7D">
          <w:pPr>
            <w:pStyle w:val="TOC2"/>
            <w:tabs>
              <w:tab w:val="right" w:leader="dot" w:pos="9016"/>
            </w:tabs>
            <w:rPr>
              <w:rFonts w:asciiTheme="minorHAnsi" w:eastAsiaTheme="minorEastAsia" w:hAnsiTheme="minorHAnsi"/>
              <w:noProof/>
              <w:sz w:val="22"/>
              <w:lang w:eastAsia="en-GB"/>
            </w:rPr>
          </w:pPr>
          <w:hyperlink w:anchor="_Toc523419473" w:history="1">
            <w:r w:rsidR="000E2554" w:rsidRPr="009806C1">
              <w:rPr>
                <w:rStyle w:val="Hyperlink"/>
                <w:noProof/>
              </w:rPr>
              <w:t>3.6 Deliverables</w:t>
            </w:r>
            <w:r w:rsidR="000E2554">
              <w:rPr>
                <w:noProof/>
                <w:webHidden/>
              </w:rPr>
              <w:tab/>
            </w:r>
            <w:r w:rsidR="000E2554">
              <w:rPr>
                <w:noProof/>
                <w:webHidden/>
              </w:rPr>
              <w:fldChar w:fldCharType="begin"/>
            </w:r>
            <w:r w:rsidR="000E2554">
              <w:rPr>
                <w:noProof/>
                <w:webHidden/>
              </w:rPr>
              <w:instrText xml:space="preserve"> PAGEREF _Toc523419473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790AEA1E" w14:textId="685ABFBF" w:rsidR="000E2554" w:rsidRDefault="00FC6E7D">
          <w:pPr>
            <w:pStyle w:val="TOC3"/>
            <w:tabs>
              <w:tab w:val="right" w:leader="dot" w:pos="9016"/>
            </w:tabs>
            <w:rPr>
              <w:rFonts w:asciiTheme="minorHAnsi" w:eastAsiaTheme="minorEastAsia" w:hAnsiTheme="minorHAnsi"/>
              <w:noProof/>
              <w:sz w:val="22"/>
              <w:lang w:eastAsia="en-GB"/>
            </w:rPr>
          </w:pPr>
          <w:hyperlink w:anchor="_Toc523419474" w:history="1">
            <w:r w:rsidR="000E2554" w:rsidRPr="009806C1">
              <w:rPr>
                <w:rStyle w:val="Hyperlink"/>
                <w:noProof/>
              </w:rPr>
              <w:t>3.6.1 Admin Module</w:t>
            </w:r>
            <w:r w:rsidR="000E2554">
              <w:rPr>
                <w:noProof/>
                <w:webHidden/>
              </w:rPr>
              <w:tab/>
            </w:r>
            <w:r w:rsidR="000E2554">
              <w:rPr>
                <w:noProof/>
                <w:webHidden/>
              </w:rPr>
              <w:fldChar w:fldCharType="begin"/>
            </w:r>
            <w:r w:rsidR="000E2554">
              <w:rPr>
                <w:noProof/>
                <w:webHidden/>
              </w:rPr>
              <w:instrText xml:space="preserve"> PAGEREF _Toc523419474 \h </w:instrText>
            </w:r>
            <w:r w:rsidR="000E2554">
              <w:rPr>
                <w:noProof/>
                <w:webHidden/>
              </w:rPr>
            </w:r>
            <w:r w:rsidR="000E2554">
              <w:rPr>
                <w:noProof/>
                <w:webHidden/>
              </w:rPr>
              <w:fldChar w:fldCharType="separate"/>
            </w:r>
            <w:r w:rsidR="000E2554">
              <w:rPr>
                <w:noProof/>
                <w:webHidden/>
              </w:rPr>
              <w:t>23</w:t>
            </w:r>
            <w:r w:rsidR="000E2554">
              <w:rPr>
                <w:noProof/>
                <w:webHidden/>
              </w:rPr>
              <w:fldChar w:fldCharType="end"/>
            </w:r>
          </w:hyperlink>
        </w:p>
        <w:p w14:paraId="32C47FAE" w14:textId="2D56FB95" w:rsidR="000E2554" w:rsidRDefault="00FC6E7D">
          <w:pPr>
            <w:pStyle w:val="TOC3"/>
            <w:tabs>
              <w:tab w:val="right" w:leader="dot" w:pos="9016"/>
            </w:tabs>
            <w:rPr>
              <w:rFonts w:asciiTheme="minorHAnsi" w:eastAsiaTheme="minorEastAsia" w:hAnsiTheme="minorHAnsi"/>
              <w:noProof/>
              <w:sz w:val="22"/>
              <w:lang w:eastAsia="en-GB"/>
            </w:rPr>
          </w:pPr>
          <w:hyperlink w:anchor="_Toc523419475" w:history="1">
            <w:r w:rsidR="000E2554" w:rsidRPr="009806C1">
              <w:rPr>
                <w:rStyle w:val="Hyperlink"/>
                <w:noProof/>
              </w:rPr>
              <w:t>3.6.2 Politician’s Module</w:t>
            </w:r>
            <w:r w:rsidR="000E2554">
              <w:rPr>
                <w:noProof/>
                <w:webHidden/>
              </w:rPr>
              <w:tab/>
            </w:r>
            <w:r w:rsidR="000E2554">
              <w:rPr>
                <w:noProof/>
                <w:webHidden/>
              </w:rPr>
              <w:fldChar w:fldCharType="begin"/>
            </w:r>
            <w:r w:rsidR="000E2554">
              <w:rPr>
                <w:noProof/>
                <w:webHidden/>
              </w:rPr>
              <w:instrText xml:space="preserve"> PAGEREF _Toc523419475 \h </w:instrText>
            </w:r>
            <w:r w:rsidR="000E2554">
              <w:rPr>
                <w:noProof/>
                <w:webHidden/>
              </w:rPr>
            </w:r>
            <w:r w:rsidR="000E2554">
              <w:rPr>
                <w:noProof/>
                <w:webHidden/>
              </w:rPr>
              <w:fldChar w:fldCharType="separate"/>
            </w:r>
            <w:r w:rsidR="000E2554">
              <w:rPr>
                <w:noProof/>
                <w:webHidden/>
              </w:rPr>
              <w:t>24</w:t>
            </w:r>
            <w:r w:rsidR="000E2554">
              <w:rPr>
                <w:noProof/>
                <w:webHidden/>
              </w:rPr>
              <w:fldChar w:fldCharType="end"/>
            </w:r>
          </w:hyperlink>
        </w:p>
        <w:p w14:paraId="3762F693" w14:textId="29543935" w:rsidR="000E2554" w:rsidRDefault="00FC6E7D">
          <w:pPr>
            <w:pStyle w:val="TOC3"/>
            <w:tabs>
              <w:tab w:val="right" w:leader="dot" w:pos="9016"/>
            </w:tabs>
            <w:rPr>
              <w:rFonts w:asciiTheme="minorHAnsi" w:eastAsiaTheme="minorEastAsia" w:hAnsiTheme="minorHAnsi"/>
              <w:noProof/>
              <w:sz w:val="22"/>
              <w:lang w:eastAsia="en-GB"/>
            </w:rPr>
          </w:pPr>
          <w:hyperlink w:anchor="_Toc523419476" w:history="1">
            <w:r w:rsidR="000E2554" w:rsidRPr="009806C1">
              <w:rPr>
                <w:rStyle w:val="Hyperlink"/>
                <w:noProof/>
              </w:rPr>
              <w:t>3.6.3 Citizen’s Module</w:t>
            </w:r>
            <w:r w:rsidR="000E2554">
              <w:rPr>
                <w:noProof/>
                <w:webHidden/>
              </w:rPr>
              <w:tab/>
            </w:r>
            <w:r w:rsidR="000E2554">
              <w:rPr>
                <w:noProof/>
                <w:webHidden/>
              </w:rPr>
              <w:fldChar w:fldCharType="begin"/>
            </w:r>
            <w:r w:rsidR="000E2554">
              <w:rPr>
                <w:noProof/>
                <w:webHidden/>
              </w:rPr>
              <w:instrText xml:space="preserve"> PAGEREF _Toc523419476 \h </w:instrText>
            </w:r>
            <w:r w:rsidR="000E2554">
              <w:rPr>
                <w:noProof/>
                <w:webHidden/>
              </w:rPr>
            </w:r>
            <w:r w:rsidR="000E2554">
              <w:rPr>
                <w:noProof/>
                <w:webHidden/>
              </w:rPr>
              <w:fldChar w:fldCharType="separate"/>
            </w:r>
            <w:r w:rsidR="000E2554">
              <w:rPr>
                <w:noProof/>
                <w:webHidden/>
              </w:rPr>
              <w:t>24</w:t>
            </w:r>
            <w:r w:rsidR="000E2554">
              <w:rPr>
                <w:noProof/>
                <w:webHidden/>
              </w:rPr>
              <w:fldChar w:fldCharType="end"/>
            </w:r>
          </w:hyperlink>
        </w:p>
        <w:p w14:paraId="6A9A405D" w14:textId="2D94DDD1" w:rsidR="000E2554" w:rsidRDefault="00FC6E7D">
          <w:pPr>
            <w:pStyle w:val="TOC1"/>
            <w:tabs>
              <w:tab w:val="right" w:leader="dot" w:pos="9016"/>
            </w:tabs>
            <w:rPr>
              <w:rFonts w:asciiTheme="minorHAnsi" w:eastAsiaTheme="minorEastAsia" w:hAnsiTheme="minorHAnsi"/>
              <w:noProof/>
              <w:sz w:val="22"/>
              <w:lang w:eastAsia="en-GB"/>
            </w:rPr>
          </w:pPr>
          <w:hyperlink w:anchor="_Toc523419477" w:history="1">
            <w:r w:rsidR="000E2554" w:rsidRPr="009806C1">
              <w:rPr>
                <w:rStyle w:val="Hyperlink"/>
                <w:noProof/>
              </w:rPr>
              <w:t>References</w:t>
            </w:r>
            <w:r w:rsidR="000E2554">
              <w:rPr>
                <w:noProof/>
                <w:webHidden/>
              </w:rPr>
              <w:tab/>
            </w:r>
            <w:r w:rsidR="000E2554">
              <w:rPr>
                <w:noProof/>
                <w:webHidden/>
              </w:rPr>
              <w:fldChar w:fldCharType="begin"/>
            </w:r>
            <w:r w:rsidR="000E2554">
              <w:rPr>
                <w:noProof/>
                <w:webHidden/>
              </w:rPr>
              <w:instrText xml:space="preserve"> PAGEREF _Toc523419477 \h </w:instrText>
            </w:r>
            <w:r w:rsidR="000E2554">
              <w:rPr>
                <w:noProof/>
                <w:webHidden/>
              </w:rPr>
            </w:r>
            <w:r w:rsidR="000E2554">
              <w:rPr>
                <w:noProof/>
                <w:webHidden/>
              </w:rPr>
              <w:fldChar w:fldCharType="separate"/>
            </w:r>
            <w:r w:rsidR="000E2554">
              <w:rPr>
                <w:noProof/>
                <w:webHidden/>
              </w:rPr>
              <w:t>25</w:t>
            </w:r>
            <w:r w:rsidR="000E2554">
              <w:rPr>
                <w:noProof/>
                <w:webHidden/>
              </w:rPr>
              <w:fldChar w:fldCharType="end"/>
            </w:r>
          </w:hyperlink>
        </w:p>
        <w:p w14:paraId="3AA41D42" w14:textId="317FF420" w:rsidR="000E2554" w:rsidRDefault="00FC6E7D">
          <w:pPr>
            <w:pStyle w:val="TOC1"/>
            <w:tabs>
              <w:tab w:val="right" w:leader="dot" w:pos="9016"/>
            </w:tabs>
            <w:rPr>
              <w:rFonts w:asciiTheme="minorHAnsi" w:eastAsiaTheme="minorEastAsia" w:hAnsiTheme="minorHAnsi"/>
              <w:noProof/>
              <w:sz w:val="22"/>
              <w:lang w:eastAsia="en-GB"/>
            </w:rPr>
          </w:pPr>
          <w:hyperlink w:anchor="_Toc523419478" w:history="1">
            <w:r w:rsidR="000E2554" w:rsidRPr="009806C1">
              <w:rPr>
                <w:rStyle w:val="Hyperlink"/>
                <w:noProof/>
              </w:rPr>
              <w:t>Appendix</w:t>
            </w:r>
            <w:r w:rsidR="000E2554">
              <w:rPr>
                <w:noProof/>
                <w:webHidden/>
              </w:rPr>
              <w:tab/>
            </w:r>
            <w:r w:rsidR="000E2554">
              <w:rPr>
                <w:noProof/>
                <w:webHidden/>
              </w:rPr>
              <w:fldChar w:fldCharType="begin"/>
            </w:r>
            <w:r w:rsidR="000E2554">
              <w:rPr>
                <w:noProof/>
                <w:webHidden/>
              </w:rPr>
              <w:instrText xml:space="preserve"> PAGEREF _Toc523419478 \h </w:instrText>
            </w:r>
            <w:r w:rsidR="000E2554">
              <w:rPr>
                <w:noProof/>
                <w:webHidden/>
              </w:rPr>
            </w:r>
            <w:r w:rsidR="000E2554">
              <w:rPr>
                <w:noProof/>
                <w:webHidden/>
              </w:rPr>
              <w:fldChar w:fldCharType="separate"/>
            </w:r>
            <w:r w:rsidR="000E2554">
              <w:rPr>
                <w:noProof/>
                <w:webHidden/>
              </w:rPr>
              <w:t>28</w:t>
            </w:r>
            <w:r w:rsidR="000E2554">
              <w:rPr>
                <w:noProof/>
                <w:webHidden/>
              </w:rPr>
              <w:fldChar w:fldCharType="end"/>
            </w:r>
          </w:hyperlink>
        </w:p>
        <w:p w14:paraId="45032EEA" w14:textId="5B1F9352" w:rsidR="000E2554" w:rsidRDefault="00FC6E7D">
          <w:pPr>
            <w:pStyle w:val="TOC2"/>
            <w:tabs>
              <w:tab w:val="right" w:leader="dot" w:pos="9016"/>
            </w:tabs>
            <w:rPr>
              <w:rFonts w:asciiTheme="minorHAnsi" w:eastAsiaTheme="minorEastAsia" w:hAnsiTheme="minorHAnsi"/>
              <w:noProof/>
              <w:sz w:val="22"/>
              <w:lang w:eastAsia="en-GB"/>
            </w:rPr>
          </w:pPr>
          <w:hyperlink w:anchor="_Toc523419479" w:history="1">
            <w:r w:rsidR="000E2554" w:rsidRPr="009806C1">
              <w:rPr>
                <w:rStyle w:val="Hyperlink"/>
                <w:noProof/>
              </w:rPr>
              <w:t>Appendix A: Gantt Chart</w:t>
            </w:r>
            <w:r w:rsidR="000E2554">
              <w:rPr>
                <w:noProof/>
                <w:webHidden/>
              </w:rPr>
              <w:tab/>
            </w:r>
            <w:r w:rsidR="000E2554">
              <w:rPr>
                <w:noProof/>
                <w:webHidden/>
              </w:rPr>
              <w:fldChar w:fldCharType="begin"/>
            </w:r>
            <w:r w:rsidR="000E2554">
              <w:rPr>
                <w:noProof/>
                <w:webHidden/>
              </w:rPr>
              <w:instrText xml:space="preserve"> PAGEREF _Toc523419479 \h </w:instrText>
            </w:r>
            <w:r w:rsidR="000E2554">
              <w:rPr>
                <w:noProof/>
                <w:webHidden/>
              </w:rPr>
            </w:r>
            <w:r w:rsidR="000E2554">
              <w:rPr>
                <w:noProof/>
                <w:webHidden/>
              </w:rPr>
              <w:fldChar w:fldCharType="separate"/>
            </w:r>
            <w:r w:rsidR="000E2554">
              <w:rPr>
                <w:noProof/>
                <w:webHidden/>
              </w:rPr>
              <w:t>28</w:t>
            </w:r>
            <w:r w:rsidR="000E2554">
              <w:rPr>
                <w:noProof/>
                <w:webHidden/>
              </w:rPr>
              <w:fldChar w:fldCharType="end"/>
            </w:r>
          </w:hyperlink>
        </w:p>
        <w:p w14:paraId="02DC0932" w14:textId="04B62903" w:rsidR="000E2554" w:rsidRDefault="000E2554">
          <w:r>
            <w:rPr>
              <w:b/>
              <w:bCs/>
              <w:noProof/>
            </w:rPr>
            <w:lastRenderedPageBreak/>
            <w:fldChar w:fldCharType="end"/>
          </w:r>
        </w:p>
      </w:sdtContent>
    </w:sdt>
    <w:p w14:paraId="512B28E6" w14:textId="0DEA06BB" w:rsidR="00E23E6F" w:rsidRPr="00FA41DB" w:rsidRDefault="00E23E6F" w:rsidP="008F5160">
      <w:r w:rsidRPr="00FA41DB">
        <w:br w:type="page"/>
      </w:r>
    </w:p>
    <w:p w14:paraId="19B9C1DD" w14:textId="7825B02B" w:rsidR="003A3AD6" w:rsidRPr="00FA41DB" w:rsidRDefault="003A3AD6" w:rsidP="00E730F1">
      <w:pPr>
        <w:pStyle w:val="Heading1"/>
      </w:pPr>
      <w:bookmarkStart w:id="3" w:name="_Toc523419431"/>
      <w:r w:rsidRPr="00FA41DB">
        <w:lastRenderedPageBreak/>
        <w:t>List of Figures</w:t>
      </w:r>
      <w:bookmarkEnd w:id="3"/>
    </w:p>
    <w:p w14:paraId="58E46066" w14:textId="77777777" w:rsidR="001E0254" w:rsidRPr="00FA41DB" w:rsidRDefault="001E0254" w:rsidP="001E0254"/>
    <w:p w14:paraId="312DDFAB" w14:textId="58CD6C2D" w:rsidR="000E2554" w:rsidRDefault="00815680">
      <w:pPr>
        <w:pStyle w:val="TableofFigures"/>
        <w:tabs>
          <w:tab w:val="right" w:leader="dot" w:pos="9016"/>
        </w:tabs>
        <w:rPr>
          <w:rFonts w:asciiTheme="minorHAnsi" w:eastAsiaTheme="minorEastAsia" w:hAnsiTheme="minorHAnsi"/>
          <w:noProof/>
          <w:sz w:val="22"/>
          <w:lang w:eastAsia="en-GB"/>
        </w:rPr>
      </w:pPr>
      <w:r w:rsidRPr="00FA41DB">
        <w:fldChar w:fldCharType="begin"/>
      </w:r>
      <w:r w:rsidRPr="00FA41DB">
        <w:instrText xml:space="preserve"> TOC \f F \h \z \t "Heading 4" \c </w:instrText>
      </w:r>
      <w:r w:rsidRPr="00FA41DB">
        <w:fldChar w:fldCharType="separate"/>
      </w:r>
      <w:hyperlink w:anchor="_Toc523419505" w:history="1">
        <w:r w:rsidR="000E2554" w:rsidRPr="009F4E5B">
          <w:rPr>
            <w:rStyle w:val="Hyperlink"/>
            <w:noProof/>
          </w:rPr>
          <w:t>Figure 2.1: Citizen Wiki</w:t>
        </w:r>
        <w:r w:rsidR="000E2554">
          <w:rPr>
            <w:noProof/>
            <w:webHidden/>
          </w:rPr>
          <w:tab/>
        </w:r>
        <w:r w:rsidR="000E2554">
          <w:rPr>
            <w:noProof/>
            <w:webHidden/>
          </w:rPr>
          <w:fldChar w:fldCharType="begin"/>
        </w:r>
        <w:r w:rsidR="000E2554">
          <w:rPr>
            <w:noProof/>
            <w:webHidden/>
          </w:rPr>
          <w:instrText xml:space="preserve"> PAGEREF _Toc523419505 \h </w:instrText>
        </w:r>
        <w:r w:rsidR="000E2554">
          <w:rPr>
            <w:noProof/>
            <w:webHidden/>
          </w:rPr>
        </w:r>
        <w:r w:rsidR="000E2554">
          <w:rPr>
            <w:noProof/>
            <w:webHidden/>
          </w:rPr>
          <w:fldChar w:fldCharType="separate"/>
        </w:r>
        <w:r w:rsidR="000E2554">
          <w:rPr>
            <w:noProof/>
            <w:webHidden/>
          </w:rPr>
          <w:t>5</w:t>
        </w:r>
        <w:r w:rsidR="000E2554">
          <w:rPr>
            <w:noProof/>
            <w:webHidden/>
          </w:rPr>
          <w:fldChar w:fldCharType="end"/>
        </w:r>
      </w:hyperlink>
    </w:p>
    <w:p w14:paraId="47EA7B89" w14:textId="3BD0A646" w:rsidR="000E2554" w:rsidRDefault="00FC6E7D">
      <w:pPr>
        <w:pStyle w:val="TableofFigures"/>
        <w:tabs>
          <w:tab w:val="right" w:leader="dot" w:pos="9016"/>
        </w:tabs>
        <w:rPr>
          <w:rFonts w:asciiTheme="minorHAnsi" w:eastAsiaTheme="minorEastAsia" w:hAnsiTheme="minorHAnsi"/>
          <w:noProof/>
          <w:sz w:val="22"/>
          <w:lang w:eastAsia="en-GB"/>
        </w:rPr>
      </w:pPr>
      <w:hyperlink w:anchor="_Toc523419506" w:history="1">
        <w:r w:rsidR="000E2554" w:rsidRPr="009F4E5B">
          <w:rPr>
            <w:rStyle w:val="Hyperlink"/>
            <w:noProof/>
          </w:rPr>
          <w:t>Figure 2.2: Citizen Interests</w:t>
        </w:r>
        <w:r w:rsidR="000E2554">
          <w:rPr>
            <w:noProof/>
            <w:webHidden/>
          </w:rPr>
          <w:tab/>
        </w:r>
        <w:r w:rsidR="000E2554">
          <w:rPr>
            <w:noProof/>
            <w:webHidden/>
          </w:rPr>
          <w:fldChar w:fldCharType="begin"/>
        </w:r>
        <w:r w:rsidR="000E2554">
          <w:rPr>
            <w:noProof/>
            <w:webHidden/>
          </w:rPr>
          <w:instrText xml:space="preserve"> PAGEREF _Toc523419506 \h </w:instrText>
        </w:r>
        <w:r w:rsidR="000E2554">
          <w:rPr>
            <w:noProof/>
            <w:webHidden/>
          </w:rPr>
        </w:r>
        <w:r w:rsidR="000E2554">
          <w:rPr>
            <w:noProof/>
            <w:webHidden/>
          </w:rPr>
          <w:fldChar w:fldCharType="separate"/>
        </w:r>
        <w:r w:rsidR="000E2554">
          <w:rPr>
            <w:noProof/>
            <w:webHidden/>
          </w:rPr>
          <w:t>6</w:t>
        </w:r>
        <w:r w:rsidR="000E2554">
          <w:rPr>
            <w:noProof/>
            <w:webHidden/>
          </w:rPr>
          <w:fldChar w:fldCharType="end"/>
        </w:r>
      </w:hyperlink>
    </w:p>
    <w:p w14:paraId="09921D80" w14:textId="55A6FA83" w:rsidR="000E2554" w:rsidRDefault="00FC6E7D">
      <w:pPr>
        <w:pStyle w:val="TableofFigures"/>
        <w:tabs>
          <w:tab w:val="right" w:leader="dot" w:pos="9016"/>
        </w:tabs>
        <w:rPr>
          <w:rFonts w:asciiTheme="minorHAnsi" w:eastAsiaTheme="minorEastAsia" w:hAnsiTheme="minorHAnsi"/>
          <w:noProof/>
          <w:sz w:val="22"/>
          <w:lang w:eastAsia="en-GB"/>
        </w:rPr>
      </w:pPr>
      <w:hyperlink w:anchor="_Toc523419507" w:history="1">
        <w:r w:rsidR="000E2554" w:rsidRPr="009F4E5B">
          <w:rPr>
            <w:rStyle w:val="Hyperlink"/>
            <w:noProof/>
          </w:rPr>
          <w:t>Figure 2.3: New Ideas</w:t>
        </w:r>
        <w:r w:rsidR="000E2554">
          <w:rPr>
            <w:noProof/>
            <w:webHidden/>
          </w:rPr>
          <w:tab/>
        </w:r>
        <w:r w:rsidR="000E2554">
          <w:rPr>
            <w:noProof/>
            <w:webHidden/>
          </w:rPr>
          <w:fldChar w:fldCharType="begin"/>
        </w:r>
        <w:r w:rsidR="000E2554">
          <w:rPr>
            <w:noProof/>
            <w:webHidden/>
          </w:rPr>
          <w:instrText xml:space="preserve"> PAGEREF _Toc523419507 \h </w:instrText>
        </w:r>
        <w:r w:rsidR="000E2554">
          <w:rPr>
            <w:noProof/>
            <w:webHidden/>
          </w:rPr>
        </w:r>
        <w:r w:rsidR="000E2554">
          <w:rPr>
            <w:noProof/>
            <w:webHidden/>
          </w:rPr>
          <w:fldChar w:fldCharType="separate"/>
        </w:r>
        <w:r w:rsidR="000E2554">
          <w:rPr>
            <w:noProof/>
            <w:webHidden/>
          </w:rPr>
          <w:t>6</w:t>
        </w:r>
        <w:r w:rsidR="000E2554">
          <w:rPr>
            <w:noProof/>
            <w:webHidden/>
          </w:rPr>
          <w:fldChar w:fldCharType="end"/>
        </w:r>
      </w:hyperlink>
    </w:p>
    <w:p w14:paraId="45826C1A" w14:textId="3867EB89" w:rsidR="000E2554" w:rsidRDefault="00FC6E7D">
      <w:pPr>
        <w:pStyle w:val="TableofFigures"/>
        <w:tabs>
          <w:tab w:val="right" w:leader="dot" w:pos="9016"/>
        </w:tabs>
        <w:rPr>
          <w:rFonts w:asciiTheme="minorHAnsi" w:eastAsiaTheme="minorEastAsia" w:hAnsiTheme="minorHAnsi"/>
          <w:noProof/>
          <w:sz w:val="22"/>
          <w:lang w:eastAsia="en-GB"/>
        </w:rPr>
      </w:pPr>
      <w:hyperlink w:anchor="_Toc523419508" w:history="1">
        <w:r w:rsidR="000E2554" w:rsidRPr="009F4E5B">
          <w:rPr>
            <w:rStyle w:val="Hyperlink"/>
            <w:noProof/>
          </w:rPr>
          <w:t>Figure 2.4: Polls</w:t>
        </w:r>
        <w:r w:rsidR="000E2554">
          <w:rPr>
            <w:noProof/>
            <w:webHidden/>
          </w:rPr>
          <w:tab/>
        </w:r>
        <w:r w:rsidR="000E2554">
          <w:rPr>
            <w:noProof/>
            <w:webHidden/>
          </w:rPr>
          <w:fldChar w:fldCharType="begin"/>
        </w:r>
        <w:r w:rsidR="000E2554">
          <w:rPr>
            <w:noProof/>
            <w:webHidden/>
          </w:rPr>
          <w:instrText xml:space="preserve"> PAGEREF _Toc523419508 \h </w:instrText>
        </w:r>
        <w:r w:rsidR="000E2554">
          <w:rPr>
            <w:noProof/>
            <w:webHidden/>
          </w:rPr>
        </w:r>
        <w:r w:rsidR="000E2554">
          <w:rPr>
            <w:noProof/>
            <w:webHidden/>
          </w:rPr>
          <w:fldChar w:fldCharType="separate"/>
        </w:r>
        <w:r w:rsidR="000E2554">
          <w:rPr>
            <w:noProof/>
            <w:webHidden/>
          </w:rPr>
          <w:t>7</w:t>
        </w:r>
        <w:r w:rsidR="000E2554">
          <w:rPr>
            <w:noProof/>
            <w:webHidden/>
          </w:rPr>
          <w:fldChar w:fldCharType="end"/>
        </w:r>
      </w:hyperlink>
    </w:p>
    <w:p w14:paraId="3779E88E" w14:textId="71141ED7" w:rsidR="000E2554" w:rsidRDefault="00FC6E7D">
      <w:pPr>
        <w:pStyle w:val="TableofFigures"/>
        <w:tabs>
          <w:tab w:val="right" w:leader="dot" w:pos="9016"/>
        </w:tabs>
        <w:rPr>
          <w:rFonts w:asciiTheme="minorHAnsi" w:eastAsiaTheme="minorEastAsia" w:hAnsiTheme="minorHAnsi"/>
          <w:noProof/>
          <w:sz w:val="22"/>
          <w:lang w:eastAsia="en-GB"/>
        </w:rPr>
      </w:pPr>
      <w:hyperlink w:anchor="_Toc523419509" w:history="1">
        <w:r w:rsidR="000E2554" w:rsidRPr="009F4E5B">
          <w:rPr>
            <w:rStyle w:val="Hyperlink"/>
            <w:noProof/>
          </w:rPr>
          <w:t>Figure 2.5: Elected leaders</w:t>
        </w:r>
        <w:r w:rsidR="000E2554">
          <w:rPr>
            <w:noProof/>
            <w:webHidden/>
          </w:rPr>
          <w:tab/>
        </w:r>
        <w:r w:rsidR="000E2554">
          <w:rPr>
            <w:noProof/>
            <w:webHidden/>
          </w:rPr>
          <w:fldChar w:fldCharType="begin"/>
        </w:r>
        <w:r w:rsidR="000E2554">
          <w:rPr>
            <w:noProof/>
            <w:webHidden/>
          </w:rPr>
          <w:instrText xml:space="preserve"> PAGEREF _Toc523419509 \h </w:instrText>
        </w:r>
        <w:r w:rsidR="000E2554">
          <w:rPr>
            <w:noProof/>
            <w:webHidden/>
          </w:rPr>
        </w:r>
        <w:r w:rsidR="000E2554">
          <w:rPr>
            <w:noProof/>
            <w:webHidden/>
          </w:rPr>
          <w:fldChar w:fldCharType="separate"/>
        </w:r>
        <w:r w:rsidR="000E2554">
          <w:rPr>
            <w:noProof/>
            <w:webHidden/>
          </w:rPr>
          <w:t>7</w:t>
        </w:r>
        <w:r w:rsidR="000E2554">
          <w:rPr>
            <w:noProof/>
            <w:webHidden/>
          </w:rPr>
          <w:fldChar w:fldCharType="end"/>
        </w:r>
      </w:hyperlink>
    </w:p>
    <w:p w14:paraId="5ADB5186" w14:textId="020C8FEB" w:rsidR="000E2554" w:rsidRDefault="00FC6E7D">
      <w:pPr>
        <w:pStyle w:val="TableofFigures"/>
        <w:tabs>
          <w:tab w:val="right" w:leader="dot" w:pos="9016"/>
        </w:tabs>
        <w:rPr>
          <w:rFonts w:asciiTheme="minorHAnsi" w:eastAsiaTheme="minorEastAsia" w:hAnsiTheme="minorHAnsi"/>
          <w:noProof/>
          <w:sz w:val="22"/>
          <w:lang w:eastAsia="en-GB"/>
        </w:rPr>
      </w:pPr>
      <w:hyperlink w:anchor="_Toc523419510" w:history="1">
        <w:r w:rsidR="000E2554" w:rsidRPr="009F4E5B">
          <w:rPr>
            <w:rStyle w:val="Hyperlink"/>
            <w:noProof/>
          </w:rPr>
          <w:t>Figure 2.6: Home Page</w:t>
        </w:r>
        <w:r w:rsidR="000E2554">
          <w:rPr>
            <w:noProof/>
            <w:webHidden/>
          </w:rPr>
          <w:tab/>
        </w:r>
        <w:r w:rsidR="000E2554">
          <w:rPr>
            <w:noProof/>
            <w:webHidden/>
          </w:rPr>
          <w:fldChar w:fldCharType="begin"/>
        </w:r>
        <w:r w:rsidR="000E2554">
          <w:rPr>
            <w:noProof/>
            <w:webHidden/>
          </w:rPr>
          <w:instrText xml:space="preserve"> PAGEREF _Toc523419510 \h </w:instrText>
        </w:r>
        <w:r w:rsidR="000E2554">
          <w:rPr>
            <w:noProof/>
            <w:webHidden/>
          </w:rPr>
        </w:r>
        <w:r w:rsidR="000E2554">
          <w:rPr>
            <w:noProof/>
            <w:webHidden/>
          </w:rPr>
          <w:fldChar w:fldCharType="separate"/>
        </w:r>
        <w:r w:rsidR="000E2554">
          <w:rPr>
            <w:noProof/>
            <w:webHidden/>
          </w:rPr>
          <w:t>8</w:t>
        </w:r>
        <w:r w:rsidR="000E2554">
          <w:rPr>
            <w:noProof/>
            <w:webHidden/>
          </w:rPr>
          <w:fldChar w:fldCharType="end"/>
        </w:r>
      </w:hyperlink>
    </w:p>
    <w:p w14:paraId="2AD35587" w14:textId="11DBCFBC" w:rsidR="000E2554" w:rsidRDefault="00FC6E7D">
      <w:pPr>
        <w:pStyle w:val="TableofFigures"/>
        <w:tabs>
          <w:tab w:val="right" w:leader="dot" w:pos="9016"/>
        </w:tabs>
        <w:rPr>
          <w:rFonts w:asciiTheme="minorHAnsi" w:eastAsiaTheme="minorEastAsia" w:hAnsiTheme="minorHAnsi"/>
          <w:noProof/>
          <w:sz w:val="22"/>
          <w:lang w:eastAsia="en-GB"/>
        </w:rPr>
      </w:pPr>
      <w:hyperlink w:anchor="_Toc523419511" w:history="1">
        <w:r w:rsidR="000E2554" w:rsidRPr="009F4E5B">
          <w:rPr>
            <w:rStyle w:val="Hyperlink"/>
            <w:noProof/>
          </w:rPr>
          <w:t>Figure 2.6: Popular leaders</w:t>
        </w:r>
        <w:r w:rsidR="000E2554">
          <w:rPr>
            <w:noProof/>
            <w:webHidden/>
          </w:rPr>
          <w:tab/>
        </w:r>
        <w:r w:rsidR="000E2554">
          <w:rPr>
            <w:noProof/>
            <w:webHidden/>
          </w:rPr>
          <w:fldChar w:fldCharType="begin"/>
        </w:r>
        <w:r w:rsidR="000E2554">
          <w:rPr>
            <w:noProof/>
            <w:webHidden/>
          </w:rPr>
          <w:instrText xml:space="preserve"> PAGEREF _Toc523419511 \h </w:instrText>
        </w:r>
        <w:r w:rsidR="000E2554">
          <w:rPr>
            <w:noProof/>
            <w:webHidden/>
          </w:rPr>
        </w:r>
        <w:r w:rsidR="000E2554">
          <w:rPr>
            <w:noProof/>
            <w:webHidden/>
          </w:rPr>
          <w:fldChar w:fldCharType="separate"/>
        </w:r>
        <w:r w:rsidR="000E2554">
          <w:rPr>
            <w:noProof/>
            <w:webHidden/>
          </w:rPr>
          <w:t>8</w:t>
        </w:r>
        <w:r w:rsidR="000E2554">
          <w:rPr>
            <w:noProof/>
            <w:webHidden/>
          </w:rPr>
          <w:fldChar w:fldCharType="end"/>
        </w:r>
      </w:hyperlink>
    </w:p>
    <w:p w14:paraId="0884D957" w14:textId="03A82CEE" w:rsidR="000E2554" w:rsidRDefault="00FC6E7D">
      <w:pPr>
        <w:pStyle w:val="TableofFigures"/>
        <w:tabs>
          <w:tab w:val="right" w:leader="dot" w:pos="9016"/>
        </w:tabs>
        <w:rPr>
          <w:rFonts w:asciiTheme="minorHAnsi" w:eastAsiaTheme="minorEastAsia" w:hAnsiTheme="minorHAnsi"/>
          <w:noProof/>
          <w:sz w:val="22"/>
          <w:lang w:eastAsia="en-GB"/>
        </w:rPr>
      </w:pPr>
      <w:hyperlink w:anchor="_Toc523419512" w:history="1">
        <w:r w:rsidR="000E2554" w:rsidRPr="009F4E5B">
          <w:rPr>
            <w:rStyle w:val="Hyperlink"/>
            <w:noProof/>
          </w:rPr>
          <w:t>Figure 2.7: Opinions</w:t>
        </w:r>
        <w:r w:rsidR="000E2554">
          <w:rPr>
            <w:noProof/>
            <w:webHidden/>
          </w:rPr>
          <w:tab/>
        </w:r>
        <w:r w:rsidR="000E2554">
          <w:rPr>
            <w:noProof/>
            <w:webHidden/>
          </w:rPr>
          <w:fldChar w:fldCharType="begin"/>
        </w:r>
        <w:r w:rsidR="000E2554">
          <w:rPr>
            <w:noProof/>
            <w:webHidden/>
          </w:rPr>
          <w:instrText xml:space="preserve"> PAGEREF _Toc523419512 \h </w:instrText>
        </w:r>
        <w:r w:rsidR="000E2554">
          <w:rPr>
            <w:noProof/>
            <w:webHidden/>
          </w:rPr>
        </w:r>
        <w:r w:rsidR="000E2554">
          <w:rPr>
            <w:noProof/>
            <w:webHidden/>
          </w:rPr>
          <w:fldChar w:fldCharType="separate"/>
        </w:r>
        <w:r w:rsidR="000E2554">
          <w:rPr>
            <w:noProof/>
            <w:webHidden/>
          </w:rPr>
          <w:t>9</w:t>
        </w:r>
        <w:r w:rsidR="000E2554">
          <w:rPr>
            <w:noProof/>
            <w:webHidden/>
          </w:rPr>
          <w:fldChar w:fldCharType="end"/>
        </w:r>
      </w:hyperlink>
    </w:p>
    <w:p w14:paraId="6B92820B" w14:textId="15E8F2E4" w:rsidR="000E2554" w:rsidRDefault="00FC6E7D">
      <w:pPr>
        <w:pStyle w:val="TableofFigures"/>
        <w:tabs>
          <w:tab w:val="right" w:leader="dot" w:pos="9016"/>
        </w:tabs>
        <w:rPr>
          <w:rFonts w:asciiTheme="minorHAnsi" w:eastAsiaTheme="minorEastAsia" w:hAnsiTheme="minorHAnsi"/>
          <w:noProof/>
          <w:sz w:val="22"/>
          <w:lang w:eastAsia="en-GB"/>
        </w:rPr>
      </w:pPr>
      <w:hyperlink w:anchor="_Toc523419513" w:history="1">
        <w:r w:rsidR="000E2554" w:rsidRPr="009F4E5B">
          <w:rPr>
            <w:rStyle w:val="Hyperlink"/>
            <w:noProof/>
          </w:rPr>
          <w:t>Figure 2.8: Politician Rankings</w:t>
        </w:r>
        <w:r w:rsidR="000E2554">
          <w:rPr>
            <w:noProof/>
            <w:webHidden/>
          </w:rPr>
          <w:tab/>
        </w:r>
        <w:r w:rsidR="000E2554">
          <w:rPr>
            <w:noProof/>
            <w:webHidden/>
          </w:rPr>
          <w:fldChar w:fldCharType="begin"/>
        </w:r>
        <w:r w:rsidR="000E2554">
          <w:rPr>
            <w:noProof/>
            <w:webHidden/>
          </w:rPr>
          <w:instrText xml:space="preserve"> PAGEREF _Toc523419513 \h </w:instrText>
        </w:r>
        <w:r w:rsidR="000E2554">
          <w:rPr>
            <w:noProof/>
            <w:webHidden/>
          </w:rPr>
        </w:r>
        <w:r w:rsidR="000E2554">
          <w:rPr>
            <w:noProof/>
            <w:webHidden/>
          </w:rPr>
          <w:fldChar w:fldCharType="separate"/>
        </w:r>
        <w:r w:rsidR="000E2554">
          <w:rPr>
            <w:noProof/>
            <w:webHidden/>
          </w:rPr>
          <w:t>9</w:t>
        </w:r>
        <w:r w:rsidR="000E2554">
          <w:rPr>
            <w:noProof/>
            <w:webHidden/>
          </w:rPr>
          <w:fldChar w:fldCharType="end"/>
        </w:r>
      </w:hyperlink>
    </w:p>
    <w:p w14:paraId="6E93DCF9" w14:textId="1C1755C9" w:rsidR="000E2554" w:rsidRDefault="00FC6E7D">
      <w:pPr>
        <w:pStyle w:val="TableofFigures"/>
        <w:tabs>
          <w:tab w:val="right" w:leader="dot" w:pos="9016"/>
        </w:tabs>
        <w:rPr>
          <w:rFonts w:asciiTheme="minorHAnsi" w:eastAsiaTheme="minorEastAsia" w:hAnsiTheme="minorHAnsi"/>
          <w:noProof/>
          <w:sz w:val="22"/>
          <w:lang w:eastAsia="en-GB"/>
        </w:rPr>
      </w:pPr>
      <w:hyperlink w:anchor="_Toc523419514" w:history="1">
        <w:r w:rsidR="000E2554" w:rsidRPr="009F4E5B">
          <w:rPr>
            <w:rStyle w:val="Hyperlink"/>
            <w:noProof/>
          </w:rPr>
          <w:t>Figure 2.10: APP Home</w:t>
        </w:r>
        <w:r w:rsidR="000E2554">
          <w:rPr>
            <w:noProof/>
            <w:webHidden/>
          </w:rPr>
          <w:tab/>
        </w:r>
        <w:r w:rsidR="000E2554">
          <w:rPr>
            <w:noProof/>
            <w:webHidden/>
          </w:rPr>
          <w:fldChar w:fldCharType="begin"/>
        </w:r>
        <w:r w:rsidR="000E2554">
          <w:rPr>
            <w:noProof/>
            <w:webHidden/>
          </w:rPr>
          <w:instrText xml:space="preserve"> PAGEREF _Toc523419514 \h </w:instrText>
        </w:r>
        <w:r w:rsidR="000E2554">
          <w:rPr>
            <w:noProof/>
            <w:webHidden/>
          </w:rPr>
        </w:r>
        <w:r w:rsidR="000E2554">
          <w:rPr>
            <w:noProof/>
            <w:webHidden/>
          </w:rPr>
          <w:fldChar w:fldCharType="separate"/>
        </w:r>
        <w:r w:rsidR="000E2554">
          <w:rPr>
            <w:noProof/>
            <w:webHidden/>
          </w:rPr>
          <w:t>10</w:t>
        </w:r>
        <w:r w:rsidR="000E2554">
          <w:rPr>
            <w:noProof/>
            <w:webHidden/>
          </w:rPr>
          <w:fldChar w:fldCharType="end"/>
        </w:r>
      </w:hyperlink>
    </w:p>
    <w:p w14:paraId="39913BC3" w14:textId="0975233E" w:rsidR="000E2554" w:rsidRDefault="00FC6E7D">
      <w:pPr>
        <w:pStyle w:val="TableofFigures"/>
        <w:tabs>
          <w:tab w:val="right" w:leader="dot" w:pos="9016"/>
        </w:tabs>
        <w:rPr>
          <w:rFonts w:asciiTheme="minorHAnsi" w:eastAsiaTheme="minorEastAsia" w:hAnsiTheme="minorHAnsi"/>
          <w:noProof/>
          <w:sz w:val="22"/>
          <w:lang w:eastAsia="en-GB"/>
        </w:rPr>
      </w:pPr>
      <w:hyperlink w:anchor="_Toc523419515" w:history="1">
        <w:r w:rsidR="000E2554" w:rsidRPr="009F4E5B">
          <w:rPr>
            <w:rStyle w:val="Hyperlink"/>
            <w:noProof/>
          </w:rPr>
          <w:t>Figure 2.11: African Politics and Policy</w:t>
        </w:r>
        <w:r w:rsidR="000E2554">
          <w:rPr>
            <w:noProof/>
            <w:webHidden/>
          </w:rPr>
          <w:tab/>
        </w:r>
        <w:r w:rsidR="000E2554">
          <w:rPr>
            <w:noProof/>
            <w:webHidden/>
          </w:rPr>
          <w:fldChar w:fldCharType="begin"/>
        </w:r>
        <w:r w:rsidR="000E2554">
          <w:rPr>
            <w:noProof/>
            <w:webHidden/>
          </w:rPr>
          <w:instrText xml:space="preserve"> PAGEREF _Toc523419515 \h </w:instrText>
        </w:r>
        <w:r w:rsidR="000E2554">
          <w:rPr>
            <w:noProof/>
            <w:webHidden/>
          </w:rPr>
        </w:r>
        <w:r w:rsidR="000E2554">
          <w:rPr>
            <w:noProof/>
            <w:webHidden/>
          </w:rPr>
          <w:fldChar w:fldCharType="separate"/>
        </w:r>
        <w:r w:rsidR="000E2554">
          <w:rPr>
            <w:noProof/>
            <w:webHidden/>
          </w:rPr>
          <w:t>10</w:t>
        </w:r>
        <w:r w:rsidR="000E2554">
          <w:rPr>
            <w:noProof/>
            <w:webHidden/>
          </w:rPr>
          <w:fldChar w:fldCharType="end"/>
        </w:r>
      </w:hyperlink>
    </w:p>
    <w:p w14:paraId="13AE72B2" w14:textId="7ED9F6FC" w:rsidR="000E2554" w:rsidRDefault="00FC6E7D">
      <w:pPr>
        <w:pStyle w:val="TableofFigures"/>
        <w:tabs>
          <w:tab w:val="right" w:leader="dot" w:pos="9016"/>
        </w:tabs>
        <w:rPr>
          <w:rFonts w:asciiTheme="minorHAnsi" w:eastAsiaTheme="minorEastAsia" w:hAnsiTheme="minorHAnsi"/>
          <w:noProof/>
          <w:sz w:val="22"/>
          <w:lang w:eastAsia="en-GB"/>
        </w:rPr>
      </w:pPr>
      <w:hyperlink w:anchor="_Toc523419516" w:history="1">
        <w:r w:rsidR="000E2554" w:rsidRPr="009F4E5B">
          <w:rPr>
            <w:rStyle w:val="Hyperlink"/>
            <w:noProof/>
          </w:rPr>
          <w:t xml:space="preserve">Figure 3.1: Steps in Prototyping methodology </w:t>
        </w:r>
        <w:r w:rsidR="000E2554" w:rsidRPr="009F4E5B">
          <w:rPr>
            <w:rStyle w:val="Hyperlink"/>
            <w:rFonts w:cs="Times New Roman"/>
            <w:noProof/>
          </w:rPr>
          <w:t>(Naumann &amp; Jenkins, 1982)</w:t>
        </w:r>
        <w:r w:rsidR="000E2554" w:rsidRPr="009F4E5B">
          <w:rPr>
            <w:rStyle w:val="Hyperlink"/>
            <w:noProof/>
          </w:rPr>
          <w:t>.</w:t>
        </w:r>
        <w:r w:rsidR="000E2554">
          <w:rPr>
            <w:noProof/>
            <w:webHidden/>
          </w:rPr>
          <w:tab/>
        </w:r>
        <w:r w:rsidR="000E2554">
          <w:rPr>
            <w:noProof/>
            <w:webHidden/>
          </w:rPr>
          <w:fldChar w:fldCharType="begin"/>
        </w:r>
        <w:r w:rsidR="000E2554">
          <w:rPr>
            <w:noProof/>
            <w:webHidden/>
          </w:rPr>
          <w:instrText xml:space="preserve"> PAGEREF _Toc523419516 \h </w:instrText>
        </w:r>
        <w:r w:rsidR="000E2554">
          <w:rPr>
            <w:noProof/>
            <w:webHidden/>
          </w:rPr>
        </w:r>
        <w:r w:rsidR="000E2554">
          <w:rPr>
            <w:noProof/>
            <w:webHidden/>
          </w:rPr>
          <w:fldChar w:fldCharType="separate"/>
        </w:r>
        <w:r w:rsidR="000E2554">
          <w:rPr>
            <w:noProof/>
            <w:webHidden/>
          </w:rPr>
          <w:t>13</w:t>
        </w:r>
        <w:r w:rsidR="000E2554">
          <w:rPr>
            <w:noProof/>
            <w:webHidden/>
          </w:rPr>
          <w:fldChar w:fldCharType="end"/>
        </w:r>
      </w:hyperlink>
    </w:p>
    <w:p w14:paraId="2672DBC0" w14:textId="7D2A80D7" w:rsidR="000E2554" w:rsidRDefault="00FC6E7D">
      <w:pPr>
        <w:pStyle w:val="TableofFigures"/>
        <w:tabs>
          <w:tab w:val="right" w:leader="dot" w:pos="9016"/>
        </w:tabs>
        <w:rPr>
          <w:rFonts w:asciiTheme="minorHAnsi" w:eastAsiaTheme="minorEastAsia" w:hAnsiTheme="minorHAnsi"/>
          <w:noProof/>
          <w:sz w:val="22"/>
          <w:lang w:eastAsia="en-GB"/>
        </w:rPr>
      </w:pPr>
      <w:hyperlink w:anchor="_Toc523419517" w:history="1">
        <w:r w:rsidR="000E2554" w:rsidRPr="009F4E5B">
          <w:rPr>
            <w:rStyle w:val="Hyperlink"/>
            <w:noProof/>
          </w:rPr>
          <w:t>Figure 3.2: Use Case Diagram</w:t>
        </w:r>
        <w:r w:rsidR="000E2554">
          <w:rPr>
            <w:noProof/>
            <w:webHidden/>
          </w:rPr>
          <w:tab/>
        </w:r>
        <w:r w:rsidR="000E2554">
          <w:rPr>
            <w:noProof/>
            <w:webHidden/>
          </w:rPr>
          <w:fldChar w:fldCharType="begin"/>
        </w:r>
        <w:r w:rsidR="000E2554">
          <w:rPr>
            <w:noProof/>
            <w:webHidden/>
          </w:rPr>
          <w:instrText xml:space="preserve"> PAGEREF _Toc523419517 \h </w:instrText>
        </w:r>
        <w:r w:rsidR="000E2554">
          <w:rPr>
            <w:noProof/>
            <w:webHidden/>
          </w:rPr>
        </w:r>
        <w:r w:rsidR="000E2554">
          <w:rPr>
            <w:noProof/>
            <w:webHidden/>
          </w:rPr>
          <w:fldChar w:fldCharType="separate"/>
        </w:r>
        <w:r w:rsidR="000E2554">
          <w:rPr>
            <w:noProof/>
            <w:webHidden/>
          </w:rPr>
          <w:t>17</w:t>
        </w:r>
        <w:r w:rsidR="000E2554">
          <w:rPr>
            <w:noProof/>
            <w:webHidden/>
          </w:rPr>
          <w:fldChar w:fldCharType="end"/>
        </w:r>
      </w:hyperlink>
    </w:p>
    <w:p w14:paraId="1F651A5C" w14:textId="2F797637" w:rsidR="000E2554" w:rsidRDefault="00FC6E7D">
      <w:pPr>
        <w:pStyle w:val="TableofFigures"/>
        <w:tabs>
          <w:tab w:val="right" w:leader="dot" w:pos="9016"/>
        </w:tabs>
        <w:rPr>
          <w:rFonts w:asciiTheme="minorHAnsi" w:eastAsiaTheme="minorEastAsia" w:hAnsiTheme="minorHAnsi"/>
          <w:noProof/>
          <w:sz w:val="22"/>
          <w:lang w:eastAsia="en-GB"/>
        </w:rPr>
      </w:pPr>
      <w:hyperlink w:anchor="_Toc523419518" w:history="1">
        <w:r w:rsidR="000E2554" w:rsidRPr="009F4E5B">
          <w:rPr>
            <w:rStyle w:val="Hyperlink"/>
            <w:noProof/>
          </w:rPr>
          <w:t>Figure 3.3: Data Flow Diagram</w:t>
        </w:r>
        <w:r w:rsidR="000E2554">
          <w:rPr>
            <w:noProof/>
            <w:webHidden/>
          </w:rPr>
          <w:tab/>
        </w:r>
        <w:r w:rsidR="000E2554">
          <w:rPr>
            <w:noProof/>
            <w:webHidden/>
          </w:rPr>
          <w:fldChar w:fldCharType="begin"/>
        </w:r>
        <w:r w:rsidR="000E2554">
          <w:rPr>
            <w:noProof/>
            <w:webHidden/>
          </w:rPr>
          <w:instrText xml:space="preserve"> PAGEREF _Toc523419518 \h </w:instrText>
        </w:r>
        <w:r w:rsidR="000E2554">
          <w:rPr>
            <w:noProof/>
            <w:webHidden/>
          </w:rPr>
        </w:r>
        <w:r w:rsidR="000E2554">
          <w:rPr>
            <w:noProof/>
            <w:webHidden/>
          </w:rPr>
          <w:fldChar w:fldCharType="separate"/>
        </w:r>
        <w:r w:rsidR="000E2554">
          <w:rPr>
            <w:noProof/>
            <w:webHidden/>
          </w:rPr>
          <w:t>18</w:t>
        </w:r>
        <w:r w:rsidR="000E2554">
          <w:rPr>
            <w:noProof/>
            <w:webHidden/>
          </w:rPr>
          <w:fldChar w:fldCharType="end"/>
        </w:r>
      </w:hyperlink>
    </w:p>
    <w:p w14:paraId="04B10B73" w14:textId="43CD8064" w:rsidR="000E2554" w:rsidRDefault="00FC6E7D">
      <w:pPr>
        <w:pStyle w:val="TableofFigures"/>
        <w:tabs>
          <w:tab w:val="right" w:leader="dot" w:pos="9016"/>
        </w:tabs>
        <w:rPr>
          <w:rFonts w:asciiTheme="minorHAnsi" w:eastAsiaTheme="minorEastAsia" w:hAnsiTheme="minorHAnsi"/>
          <w:noProof/>
          <w:sz w:val="22"/>
          <w:lang w:eastAsia="en-GB"/>
        </w:rPr>
      </w:pPr>
      <w:hyperlink w:anchor="_Toc523419519" w:history="1">
        <w:r w:rsidR="000E2554" w:rsidRPr="009F4E5B">
          <w:rPr>
            <w:rStyle w:val="Hyperlink"/>
            <w:noProof/>
          </w:rPr>
          <w:t>Figure 3.4: Entity Relationship Diagram</w:t>
        </w:r>
        <w:r w:rsidR="000E2554">
          <w:rPr>
            <w:noProof/>
            <w:webHidden/>
          </w:rPr>
          <w:tab/>
        </w:r>
        <w:r w:rsidR="000E2554">
          <w:rPr>
            <w:noProof/>
            <w:webHidden/>
          </w:rPr>
          <w:fldChar w:fldCharType="begin"/>
        </w:r>
        <w:r w:rsidR="000E2554">
          <w:rPr>
            <w:noProof/>
            <w:webHidden/>
          </w:rPr>
          <w:instrText xml:space="preserve"> PAGEREF _Toc523419519 \h </w:instrText>
        </w:r>
        <w:r w:rsidR="000E2554">
          <w:rPr>
            <w:noProof/>
            <w:webHidden/>
          </w:rPr>
        </w:r>
        <w:r w:rsidR="000E2554">
          <w:rPr>
            <w:noProof/>
            <w:webHidden/>
          </w:rPr>
          <w:fldChar w:fldCharType="separate"/>
        </w:r>
        <w:r w:rsidR="000E2554">
          <w:rPr>
            <w:noProof/>
            <w:webHidden/>
          </w:rPr>
          <w:t>19</w:t>
        </w:r>
        <w:r w:rsidR="000E2554">
          <w:rPr>
            <w:noProof/>
            <w:webHidden/>
          </w:rPr>
          <w:fldChar w:fldCharType="end"/>
        </w:r>
      </w:hyperlink>
    </w:p>
    <w:p w14:paraId="1710EDF5" w14:textId="4452E955" w:rsidR="000E2554" w:rsidRDefault="00FC6E7D">
      <w:pPr>
        <w:pStyle w:val="TableofFigures"/>
        <w:tabs>
          <w:tab w:val="right" w:leader="dot" w:pos="9016"/>
        </w:tabs>
        <w:rPr>
          <w:rFonts w:asciiTheme="minorHAnsi" w:eastAsiaTheme="minorEastAsia" w:hAnsiTheme="minorHAnsi"/>
          <w:noProof/>
          <w:sz w:val="22"/>
          <w:lang w:eastAsia="en-GB"/>
        </w:rPr>
      </w:pPr>
      <w:hyperlink w:anchor="_Toc523419520" w:history="1">
        <w:r w:rsidR="000E2554" w:rsidRPr="009F4E5B">
          <w:rPr>
            <w:rStyle w:val="Hyperlink"/>
            <w:noProof/>
          </w:rPr>
          <w:t>Figure 5.1: Gantt Chart Table</w:t>
        </w:r>
        <w:r w:rsidR="000E2554">
          <w:rPr>
            <w:noProof/>
            <w:webHidden/>
          </w:rPr>
          <w:tab/>
        </w:r>
        <w:r w:rsidR="000E2554">
          <w:rPr>
            <w:noProof/>
            <w:webHidden/>
          </w:rPr>
          <w:fldChar w:fldCharType="begin"/>
        </w:r>
        <w:r w:rsidR="000E2554">
          <w:rPr>
            <w:noProof/>
            <w:webHidden/>
          </w:rPr>
          <w:instrText xml:space="preserve"> PAGEREF _Toc523419520 \h </w:instrText>
        </w:r>
        <w:r w:rsidR="000E2554">
          <w:rPr>
            <w:noProof/>
            <w:webHidden/>
          </w:rPr>
        </w:r>
        <w:r w:rsidR="000E2554">
          <w:rPr>
            <w:noProof/>
            <w:webHidden/>
          </w:rPr>
          <w:fldChar w:fldCharType="separate"/>
        </w:r>
        <w:r w:rsidR="000E2554">
          <w:rPr>
            <w:noProof/>
            <w:webHidden/>
          </w:rPr>
          <w:t>28</w:t>
        </w:r>
        <w:r w:rsidR="000E2554">
          <w:rPr>
            <w:noProof/>
            <w:webHidden/>
          </w:rPr>
          <w:fldChar w:fldCharType="end"/>
        </w:r>
      </w:hyperlink>
    </w:p>
    <w:p w14:paraId="7F8585CD" w14:textId="0174C879" w:rsidR="000E2554" w:rsidRDefault="00FC6E7D">
      <w:pPr>
        <w:pStyle w:val="TableofFigures"/>
        <w:tabs>
          <w:tab w:val="right" w:leader="dot" w:pos="9016"/>
        </w:tabs>
        <w:rPr>
          <w:rFonts w:asciiTheme="minorHAnsi" w:eastAsiaTheme="minorEastAsia" w:hAnsiTheme="minorHAnsi"/>
          <w:noProof/>
          <w:sz w:val="22"/>
          <w:lang w:eastAsia="en-GB"/>
        </w:rPr>
      </w:pPr>
      <w:hyperlink w:anchor="_Toc523419521" w:history="1">
        <w:r w:rsidR="000E2554" w:rsidRPr="009F4E5B">
          <w:rPr>
            <w:rStyle w:val="Hyperlink"/>
            <w:noProof/>
          </w:rPr>
          <w:t>Figure 5.2: Gantt Chart Diagram.</w:t>
        </w:r>
        <w:r w:rsidR="000E2554">
          <w:rPr>
            <w:noProof/>
            <w:webHidden/>
          </w:rPr>
          <w:tab/>
        </w:r>
        <w:r w:rsidR="000E2554">
          <w:rPr>
            <w:noProof/>
            <w:webHidden/>
          </w:rPr>
          <w:fldChar w:fldCharType="begin"/>
        </w:r>
        <w:r w:rsidR="000E2554">
          <w:rPr>
            <w:noProof/>
            <w:webHidden/>
          </w:rPr>
          <w:instrText xml:space="preserve"> PAGEREF _Toc523419521 \h </w:instrText>
        </w:r>
        <w:r w:rsidR="000E2554">
          <w:rPr>
            <w:noProof/>
            <w:webHidden/>
          </w:rPr>
        </w:r>
        <w:r w:rsidR="000E2554">
          <w:rPr>
            <w:noProof/>
            <w:webHidden/>
          </w:rPr>
          <w:fldChar w:fldCharType="separate"/>
        </w:r>
        <w:r w:rsidR="000E2554">
          <w:rPr>
            <w:noProof/>
            <w:webHidden/>
          </w:rPr>
          <w:t>28</w:t>
        </w:r>
        <w:r w:rsidR="000E2554">
          <w:rPr>
            <w:noProof/>
            <w:webHidden/>
          </w:rPr>
          <w:fldChar w:fldCharType="end"/>
        </w:r>
      </w:hyperlink>
    </w:p>
    <w:p w14:paraId="24893AFE" w14:textId="300C6CC3" w:rsidR="00815680" w:rsidRPr="00FA41DB" w:rsidRDefault="00815680" w:rsidP="00815680">
      <w:r w:rsidRPr="00FA41DB">
        <w:fldChar w:fldCharType="end"/>
      </w:r>
    </w:p>
    <w:p w14:paraId="777A7E4D" w14:textId="314C3C65" w:rsidR="00E23E6F" w:rsidRPr="00FA41DB" w:rsidRDefault="00E23E6F">
      <w:pPr>
        <w:spacing w:before="0" w:after="160" w:line="259" w:lineRule="auto"/>
        <w:jc w:val="left"/>
      </w:pPr>
      <w:r w:rsidRPr="00FA41DB">
        <w:br w:type="page"/>
      </w:r>
    </w:p>
    <w:p w14:paraId="00B31590" w14:textId="4EDFC5C5" w:rsidR="003A3AD6" w:rsidRDefault="003A3AD6" w:rsidP="00E730F1">
      <w:pPr>
        <w:pStyle w:val="Heading1"/>
      </w:pPr>
      <w:bookmarkStart w:id="4" w:name="_Toc523419432"/>
      <w:r w:rsidRPr="00E730F1">
        <w:lastRenderedPageBreak/>
        <w:t>List of Tables</w:t>
      </w:r>
      <w:bookmarkEnd w:id="4"/>
    </w:p>
    <w:p w14:paraId="1015F1B4" w14:textId="6B1A2A42" w:rsidR="000E2554" w:rsidRDefault="00E730F1">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f F \h \z \t "Heading 5" \c </w:instrText>
      </w:r>
      <w:r>
        <w:fldChar w:fldCharType="separate"/>
      </w:r>
      <w:hyperlink w:anchor="_Toc523419497" w:history="1">
        <w:r w:rsidR="000E2554" w:rsidRPr="00026E2A">
          <w:rPr>
            <w:rStyle w:val="Hyperlink"/>
            <w:noProof/>
          </w:rPr>
          <w:t>Table 3.1: Politician Political Profile</w:t>
        </w:r>
        <w:r w:rsidR="000E2554">
          <w:rPr>
            <w:noProof/>
            <w:webHidden/>
          </w:rPr>
          <w:tab/>
        </w:r>
        <w:r w:rsidR="000E2554">
          <w:rPr>
            <w:noProof/>
            <w:webHidden/>
          </w:rPr>
          <w:fldChar w:fldCharType="begin"/>
        </w:r>
        <w:r w:rsidR="000E2554">
          <w:rPr>
            <w:noProof/>
            <w:webHidden/>
          </w:rPr>
          <w:instrText xml:space="preserve"> PAGEREF _Toc523419497 \h </w:instrText>
        </w:r>
        <w:r w:rsidR="000E2554">
          <w:rPr>
            <w:noProof/>
            <w:webHidden/>
          </w:rPr>
        </w:r>
        <w:r w:rsidR="000E2554">
          <w:rPr>
            <w:noProof/>
            <w:webHidden/>
          </w:rPr>
          <w:fldChar w:fldCharType="separate"/>
        </w:r>
        <w:r w:rsidR="000E2554">
          <w:rPr>
            <w:noProof/>
            <w:webHidden/>
          </w:rPr>
          <w:t>19</w:t>
        </w:r>
        <w:r w:rsidR="000E2554">
          <w:rPr>
            <w:noProof/>
            <w:webHidden/>
          </w:rPr>
          <w:fldChar w:fldCharType="end"/>
        </w:r>
      </w:hyperlink>
    </w:p>
    <w:p w14:paraId="34E6306D" w14:textId="54C7E437" w:rsidR="000E2554" w:rsidRDefault="00FC6E7D">
      <w:pPr>
        <w:pStyle w:val="TableofFigures"/>
        <w:tabs>
          <w:tab w:val="right" w:leader="dot" w:pos="9016"/>
        </w:tabs>
        <w:rPr>
          <w:rFonts w:asciiTheme="minorHAnsi" w:eastAsiaTheme="minorEastAsia" w:hAnsiTheme="minorHAnsi"/>
          <w:noProof/>
          <w:sz w:val="22"/>
          <w:lang w:eastAsia="en-GB"/>
        </w:rPr>
      </w:pPr>
      <w:hyperlink w:anchor="_Toc523419498" w:history="1">
        <w:r w:rsidR="000E2554" w:rsidRPr="00026E2A">
          <w:rPr>
            <w:rStyle w:val="Hyperlink"/>
            <w:noProof/>
          </w:rPr>
          <w:t>Table 3.2: Politician Achievements and Critiques.</w:t>
        </w:r>
        <w:r w:rsidR="000E2554">
          <w:rPr>
            <w:noProof/>
            <w:webHidden/>
          </w:rPr>
          <w:tab/>
        </w:r>
        <w:r w:rsidR="000E2554">
          <w:rPr>
            <w:noProof/>
            <w:webHidden/>
          </w:rPr>
          <w:fldChar w:fldCharType="begin"/>
        </w:r>
        <w:r w:rsidR="000E2554">
          <w:rPr>
            <w:noProof/>
            <w:webHidden/>
          </w:rPr>
          <w:instrText xml:space="preserve"> PAGEREF _Toc523419498 \h </w:instrText>
        </w:r>
        <w:r w:rsidR="000E2554">
          <w:rPr>
            <w:noProof/>
            <w:webHidden/>
          </w:rPr>
        </w:r>
        <w:r w:rsidR="000E2554">
          <w:rPr>
            <w:noProof/>
            <w:webHidden/>
          </w:rPr>
          <w:fldChar w:fldCharType="separate"/>
        </w:r>
        <w:r w:rsidR="000E2554">
          <w:rPr>
            <w:noProof/>
            <w:webHidden/>
          </w:rPr>
          <w:t>20</w:t>
        </w:r>
        <w:r w:rsidR="000E2554">
          <w:rPr>
            <w:noProof/>
            <w:webHidden/>
          </w:rPr>
          <w:fldChar w:fldCharType="end"/>
        </w:r>
      </w:hyperlink>
    </w:p>
    <w:p w14:paraId="7DDC9B9D" w14:textId="57D99831" w:rsidR="000E2554" w:rsidRDefault="00FC6E7D">
      <w:pPr>
        <w:pStyle w:val="TableofFigures"/>
        <w:tabs>
          <w:tab w:val="right" w:leader="dot" w:pos="9016"/>
        </w:tabs>
        <w:rPr>
          <w:rFonts w:asciiTheme="minorHAnsi" w:eastAsiaTheme="minorEastAsia" w:hAnsiTheme="minorHAnsi"/>
          <w:noProof/>
          <w:sz w:val="22"/>
          <w:lang w:eastAsia="en-GB"/>
        </w:rPr>
      </w:pPr>
      <w:hyperlink w:anchor="_Toc523419499" w:history="1">
        <w:r w:rsidR="000E2554" w:rsidRPr="00026E2A">
          <w:rPr>
            <w:rStyle w:val="Hyperlink"/>
            <w:noProof/>
          </w:rPr>
          <w:t>Table 3.3: Politician Educational Background</w:t>
        </w:r>
        <w:r w:rsidR="000E2554">
          <w:rPr>
            <w:noProof/>
            <w:webHidden/>
          </w:rPr>
          <w:tab/>
        </w:r>
        <w:r w:rsidR="000E2554">
          <w:rPr>
            <w:noProof/>
            <w:webHidden/>
          </w:rPr>
          <w:fldChar w:fldCharType="begin"/>
        </w:r>
        <w:r w:rsidR="000E2554">
          <w:rPr>
            <w:noProof/>
            <w:webHidden/>
          </w:rPr>
          <w:instrText xml:space="preserve"> PAGEREF _Toc523419499 \h </w:instrText>
        </w:r>
        <w:r w:rsidR="000E2554">
          <w:rPr>
            <w:noProof/>
            <w:webHidden/>
          </w:rPr>
        </w:r>
        <w:r w:rsidR="000E2554">
          <w:rPr>
            <w:noProof/>
            <w:webHidden/>
          </w:rPr>
          <w:fldChar w:fldCharType="separate"/>
        </w:r>
        <w:r w:rsidR="000E2554">
          <w:rPr>
            <w:noProof/>
            <w:webHidden/>
          </w:rPr>
          <w:t>20</w:t>
        </w:r>
        <w:r w:rsidR="000E2554">
          <w:rPr>
            <w:noProof/>
            <w:webHidden/>
          </w:rPr>
          <w:fldChar w:fldCharType="end"/>
        </w:r>
      </w:hyperlink>
    </w:p>
    <w:p w14:paraId="134AC3F5" w14:textId="579FC669" w:rsidR="000E2554" w:rsidRDefault="00FC6E7D">
      <w:pPr>
        <w:pStyle w:val="TableofFigures"/>
        <w:tabs>
          <w:tab w:val="right" w:leader="dot" w:pos="9016"/>
        </w:tabs>
        <w:rPr>
          <w:rFonts w:asciiTheme="minorHAnsi" w:eastAsiaTheme="minorEastAsia" w:hAnsiTheme="minorHAnsi"/>
          <w:noProof/>
          <w:sz w:val="22"/>
          <w:lang w:eastAsia="en-GB"/>
        </w:rPr>
      </w:pPr>
      <w:hyperlink w:anchor="_Toc523419500" w:history="1">
        <w:r w:rsidR="000E2554" w:rsidRPr="00026E2A">
          <w:rPr>
            <w:rStyle w:val="Hyperlink"/>
            <w:noProof/>
          </w:rPr>
          <w:t>Table 3.4: Bugs and Reports.</w:t>
        </w:r>
        <w:r w:rsidR="000E2554">
          <w:rPr>
            <w:noProof/>
            <w:webHidden/>
          </w:rPr>
          <w:tab/>
        </w:r>
        <w:r w:rsidR="000E2554">
          <w:rPr>
            <w:noProof/>
            <w:webHidden/>
          </w:rPr>
          <w:fldChar w:fldCharType="begin"/>
        </w:r>
        <w:r w:rsidR="000E2554">
          <w:rPr>
            <w:noProof/>
            <w:webHidden/>
          </w:rPr>
          <w:instrText xml:space="preserve"> PAGEREF _Toc523419500 \h </w:instrText>
        </w:r>
        <w:r w:rsidR="000E2554">
          <w:rPr>
            <w:noProof/>
            <w:webHidden/>
          </w:rPr>
        </w:r>
        <w:r w:rsidR="000E2554">
          <w:rPr>
            <w:noProof/>
            <w:webHidden/>
          </w:rPr>
          <w:fldChar w:fldCharType="separate"/>
        </w:r>
        <w:r w:rsidR="000E2554">
          <w:rPr>
            <w:noProof/>
            <w:webHidden/>
          </w:rPr>
          <w:t>20</w:t>
        </w:r>
        <w:r w:rsidR="000E2554">
          <w:rPr>
            <w:noProof/>
            <w:webHidden/>
          </w:rPr>
          <w:fldChar w:fldCharType="end"/>
        </w:r>
      </w:hyperlink>
    </w:p>
    <w:p w14:paraId="364C5377" w14:textId="79B1EE10" w:rsidR="000E2554" w:rsidRDefault="00FC6E7D">
      <w:pPr>
        <w:pStyle w:val="TableofFigures"/>
        <w:tabs>
          <w:tab w:val="right" w:leader="dot" w:pos="9016"/>
        </w:tabs>
        <w:rPr>
          <w:rFonts w:asciiTheme="minorHAnsi" w:eastAsiaTheme="minorEastAsia" w:hAnsiTheme="minorHAnsi"/>
          <w:noProof/>
          <w:sz w:val="22"/>
          <w:lang w:eastAsia="en-GB"/>
        </w:rPr>
      </w:pPr>
      <w:hyperlink w:anchor="_Toc523419501" w:history="1">
        <w:r w:rsidR="000E2554" w:rsidRPr="00026E2A">
          <w:rPr>
            <w:rStyle w:val="Hyperlink"/>
            <w:noProof/>
          </w:rPr>
          <w:t>Table 3.5: Politician Comments.</w:t>
        </w:r>
        <w:r w:rsidR="000E2554">
          <w:rPr>
            <w:noProof/>
            <w:webHidden/>
          </w:rPr>
          <w:tab/>
        </w:r>
        <w:r w:rsidR="000E2554">
          <w:rPr>
            <w:noProof/>
            <w:webHidden/>
          </w:rPr>
          <w:fldChar w:fldCharType="begin"/>
        </w:r>
        <w:r w:rsidR="000E2554">
          <w:rPr>
            <w:noProof/>
            <w:webHidden/>
          </w:rPr>
          <w:instrText xml:space="preserve"> PAGEREF _Toc523419501 \h </w:instrText>
        </w:r>
        <w:r w:rsidR="000E2554">
          <w:rPr>
            <w:noProof/>
            <w:webHidden/>
          </w:rPr>
        </w:r>
        <w:r w:rsidR="000E2554">
          <w:rPr>
            <w:noProof/>
            <w:webHidden/>
          </w:rPr>
          <w:fldChar w:fldCharType="separate"/>
        </w:r>
        <w:r w:rsidR="000E2554">
          <w:rPr>
            <w:noProof/>
            <w:webHidden/>
          </w:rPr>
          <w:t>21</w:t>
        </w:r>
        <w:r w:rsidR="000E2554">
          <w:rPr>
            <w:noProof/>
            <w:webHidden/>
          </w:rPr>
          <w:fldChar w:fldCharType="end"/>
        </w:r>
      </w:hyperlink>
    </w:p>
    <w:p w14:paraId="292ABE52" w14:textId="2621F727" w:rsidR="000E2554" w:rsidRDefault="00FC6E7D">
      <w:pPr>
        <w:pStyle w:val="TableofFigures"/>
        <w:tabs>
          <w:tab w:val="right" w:leader="dot" w:pos="9016"/>
        </w:tabs>
        <w:rPr>
          <w:rFonts w:asciiTheme="minorHAnsi" w:eastAsiaTheme="minorEastAsia" w:hAnsiTheme="minorHAnsi"/>
          <w:noProof/>
          <w:sz w:val="22"/>
          <w:lang w:eastAsia="en-GB"/>
        </w:rPr>
      </w:pPr>
      <w:hyperlink w:anchor="_Toc523419502" w:history="1">
        <w:r w:rsidR="000E2554" w:rsidRPr="00026E2A">
          <w:rPr>
            <w:rStyle w:val="Hyperlink"/>
            <w:noProof/>
          </w:rPr>
          <w:t>Table 3.6: Politician Personal Profile.</w:t>
        </w:r>
        <w:r w:rsidR="000E2554">
          <w:rPr>
            <w:noProof/>
            <w:webHidden/>
          </w:rPr>
          <w:tab/>
        </w:r>
        <w:r w:rsidR="000E2554">
          <w:rPr>
            <w:noProof/>
            <w:webHidden/>
          </w:rPr>
          <w:fldChar w:fldCharType="begin"/>
        </w:r>
        <w:r w:rsidR="000E2554">
          <w:rPr>
            <w:noProof/>
            <w:webHidden/>
          </w:rPr>
          <w:instrText xml:space="preserve"> PAGEREF _Toc523419502 \h </w:instrText>
        </w:r>
        <w:r w:rsidR="000E2554">
          <w:rPr>
            <w:noProof/>
            <w:webHidden/>
          </w:rPr>
        </w:r>
        <w:r w:rsidR="000E2554">
          <w:rPr>
            <w:noProof/>
            <w:webHidden/>
          </w:rPr>
          <w:fldChar w:fldCharType="separate"/>
        </w:r>
        <w:r w:rsidR="000E2554">
          <w:rPr>
            <w:noProof/>
            <w:webHidden/>
          </w:rPr>
          <w:t>21</w:t>
        </w:r>
        <w:r w:rsidR="000E2554">
          <w:rPr>
            <w:noProof/>
            <w:webHidden/>
          </w:rPr>
          <w:fldChar w:fldCharType="end"/>
        </w:r>
      </w:hyperlink>
    </w:p>
    <w:p w14:paraId="67D40B35" w14:textId="0A6B56C9" w:rsidR="000E2554" w:rsidRDefault="00FC6E7D">
      <w:pPr>
        <w:pStyle w:val="TableofFigures"/>
        <w:tabs>
          <w:tab w:val="right" w:leader="dot" w:pos="9016"/>
        </w:tabs>
        <w:rPr>
          <w:rFonts w:asciiTheme="minorHAnsi" w:eastAsiaTheme="minorEastAsia" w:hAnsiTheme="minorHAnsi"/>
          <w:noProof/>
          <w:sz w:val="22"/>
          <w:lang w:eastAsia="en-GB"/>
        </w:rPr>
      </w:pPr>
      <w:hyperlink w:anchor="_Toc523419503" w:history="1">
        <w:r w:rsidR="000E2554" w:rsidRPr="00026E2A">
          <w:rPr>
            <w:rStyle w:val="Hyperlink"/>
            <w:noProof/>
          </w:rPr>
          <w:t>Table 3.7: Admin Profiles.</w:t>
        </w:r>
        <w:r w:rsidR="000E2554">
          <w:rPr>
            <w:noProof/>
            <w:webHidden/>
          </w:rPr>
          <w:tab/>
        </w:r>
        <w:r w:rsidR="000E2554">
          <w:rPr>
            <w:noProof/>
            <w:webHidden/>
          </w:rPr>
          <w:fldChar w:fldCharType="begin"/>
        </w:r>
        <w:r w:rsidR="000E2554">
          <w:rPr>
            <w:noProof/>
            <w:webHidden/>
          </w:rPr>
          <w:instrText xml:space="preserve"> PAGEREF _Toc523419503 \h </w:instrText>
        </w:r>
        <w:r w:rsidR="000E2554">
          <w:rPr>
            <w:noProof/>
            <w:webHidden/>
          </w:rPr>
        </w:r>
        <w:r w:rsidR="000E2554">
          <w:rPr>
            <w:noProof/>
            <w:webHidden/>
          </w:rPr>
          <w:fldChar w:fldCharType="separate"/>
        </w:r>
        <w:r w:rsidR="000E2554">
          <w:rPr>
            <w:noProof/>
            <w:webHidden/>
          </w:rPr>
          <w:t>21</w:t>
        </w:r>
        <w:r w:rsidR="000E2554">
          <w:rPr>
            <w:noProof/>
            <w:webHidden/>
          </w:rPr>
          <w:fldChar w:fldCharType="end"/>
        </w:r>
      </w:hyperlink>
    </w:p>
    <w:p w14:paraId="4CBECBAA" w14:textId="0C69BB83" w:rsidR="000E2554" w:rsidRDefault="00FC6E7D">
      <w:pPr>
        <w:pStyle w:val="TableofFigures"/>
        <w:tabs>
          <w:tab w:val="right" w:leader="dot" w:pos="9016"/>
        </w:tabs>
        <w:rPr>
          <w:rFonts w:asciiTheme="minorHAnsi" w:eastAsiaTheme="minorEastAsia" w:hAnsiTheme="minorHAnsi"/>
          <w:noProof/>
          <w:sz w:val="22"/>
          <w:lang w:eastAsia="en-GB"/>
        </w:rPr>
      </w:pPr>
      <w:hyperlink w:anchor="_Toc523419504" w:history="1">
        <w:r w:rsidR="000E2554" w:rsidRPr="00026E2A">
          <w:rPr>
            <w:rStyle w:val="Hyperlink"/>
            <w:noProof/>
          </w:rPr>
          <w:t>Table 3.8: Citizen Profiles.</w:t>
        </w:r>
        <w:r w:rsidR="000E2554">
          <w:rPr>
            <w:noProof/>
            <w:webHidden/>
          </w:rPr>
          <w:tab/>
        </w:r>
        <w:r w:rsidR="000E2554">
          <w:rPr>
            <w:noProof/>
            <w:webHidden/>
          </w:rPr>
          <w:fldChar w:fldCharType="begin"/>
        </w:r>
        <w:r w:rsidR="000E2554">
          <w:rPr>
            <w:noProof/>
            <w:webHidden/>
          </w:rPr>
          <w:instrText xml:space="preserve"> PAGEREF _Toc523419504 \h </w:instrText>
        </w:r>
        <w:r w:rsidR="000E2554">
          <w:rPr>
            <w:noProof/>
            <w:webHidden/>
          </w:rPr>
        </w:r>
        <w:r w:rsidR="000E2554">
          <w:rPr>
            <w:noProof/>
            <w:webHidden/>
          </w:rPr>
          <w:fldChar w:fldCharType="separate"/>
        </w:r>
        <w:r w:rsidR="000E2554">
          <w:rPr>
            <w:noProof/>
            <w:webHidden/>
          </w:rPr>
          <w:t>22</w:t>
        </w:r>
        <w:r w:rsidR="000E2554">
          <w:rPr>
            <w:noProof/>
            <w:webHidden/>
          </w:rPr>
          <w:fldChar w:fldCharType="end"/>
        </w:r>
      </w:hyperlink>
    </w:p>
    <w:p w14:paraId="79B2E52A" w14:textId="51DFC1AD" w:rsidR="00E730F1" w:rsidRPr="00E730F1" w:rsidRDefault="00E730F1" w:rsidP="00E730F1">
      <w:r>
        <w:fldChar w:fldCharType="end"/>
      </w:r>
    </w:p>
    <w:p w14:paraId="5E573D42" w14:textId="77777777" w:rsidR="00E7329A" w:rsidRPr="00FA41DB" w:rsidRDefault="00E7329A" w:rsidP="00E7329A"/>
    <w:p w14:paraId="176512B0" w14:textId="77777777" w:rsidR="00162639" w:rsidRPr="00FA41DB" w:rsidRDefault="003A3AD6" w:rsidP="003A3AD6">
      <w:pPr>
        <w:sectPr w:rsidR="00162639" w:rsidRPr="00FA41DB" w:rsidSect="00162639">
          <w:footerReference w:type="default" r:id="rId9"/>
          <w:pgSz w:w="11906" w:h="16838"/>
          <w:pgMar w:top="709" w:right="1440" w:bottom="1440" w:left="1440" w:header="708" w:footer="708" w:gutter="0"/>
          <w:pgNumType w:fmt="lowerRoman" w:start="1"/>
          <w:cols w:space="708"/>
          <w:titlePg/>
          <w:docGrid w:linePitch="360"/>
        </w:sectPr>
      </w:pPr>
      <w:r w:rsidRPr="00FA41DB">
        <w:br w:type="page"/>
      </w:r>
    </w:p>
    <w:p w14:paraId="3E710844" w14:textId="37E1D761" w:rsidR="003A3AD6" w:rsidRPr="00FA41DB" w:rsidRDefault="003A3AD6" w:rsidP="00E730F1">
      <w:pPr>
        <w:pStyle w:val="Heading1"/>
      </w:pPr>
      <w:bookmarkStart w:id="5" w:name="_Toc523419433"/>
      <w:r w:rsidRPr="00FA41DB">
        <w:lastRenderedPageBreak/>
        <w:t>Chapter 1: Introduction</w:t>
      </w:r>
      <w:bookmarkEnd w:id="5"/>
    </w:p>
    <w:p w14:paraId="6E10747C" w14:textId="02EEC665" w:rsidR="003A3AD6" w:rsidRPr="00FA41DB" w:rsidRDefault="007C2151" w:rsidP="00E730F1">
      <w:pPr>
        <w:pStyle w:val="Heading2"/>
      </w:pPr>
      <w:bookmarkStart w:id="6" w:name="_Toc523419434"/>
      <w:r w:rsidRPr="00FA41DB">
        <w:t>1.1 Background</w:t>
      </w:r>
      <w:bookmarkEnd w:id="6"/>
    </w:p>
    <w:p w14:paraId="3331BE8C" w14:textId="3D65E4D5" w:rsidR="008D7804" w:rsidRPr="00FA41DB" w:rsidRDefault="00283789" w:rsidP="008D7804">
      <w:pPr>
        <w:rPr>
          <w:lang w:val="en"/>
        </w:rPr>
      </w:pPr>
      <w:r w:rsidRPr="00FA41DB">
        <w:rPr>
          <w:lang w:val="en"/>
        </w:rPr>
        <w:tab/>
      </w:r>
      <w:r w:rsidR="00FF5259">
        <w:rPr>
          <w:lang w:val="en"/>
        </w:rPr>
        <w:t>T</w:t>
      </w:r>
      <w:r w:rsidR="008D7804" w:rsidRPr="00FA41DB">
        <w:rPr>
          <w:lang w:val="en"/>
        </w:rPr>
        <w:t>he law of Kenya embodied in the Kenyan Constitution gives qualifications for various political seats from the lowest to the highest</w:t>
      </w:r>
      <w:r w:rsidR="00FC0029">
        <w:rPr>
          <w:lang w:val="en"/>
        </w:rPr>
        <w:t xml:space="preserve"> </w:t>
      </w:r>
      <w:r w:rsidR="00FC0029">
        <w:rPr>
          <w:lang w:val="en"/>
        </w:rPr>
        <w:fldChar w:fldCharType="begin"/>
      </w:r>
      <w:r w:rsidR="00E51EA5">
        <w:rPr>
          <w:lang w:val="en"/>
        </w:rPr>
        <w:instrText xml:space="preserve"> ADDIN ZOTERO_ITEM CSL_CITATION {"citationID":"Nba4H0Ib","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FC0029">
        <w:rPr>
          <w:lang w:val="en"/>
        </w:rPr>
        <w:fldChar w:fldCharType="separate"/>
      </w:r>
      <w:r w:rsidR="00E51EA5" w:rsidRPr="00E51EA5">
        <w:rPr>
          <w:rFonts w:cs="Times New Roman"/>
        </w:rPr>
        <w:t>(Kramon &amp; Posner, 2011)</w:t>
      </w:r>
      <w:r w:rsidR="00FC0029">
        <w:rPr>
          <w:lang w:val="en"/>
        </w:rPr>
        <w:fldChar w:fldCharType="end"/>
      </w:r>
      <w:r w:rsidR="008D7804" w:rsidRPr="00FA41DB">
        <w:rPr>
          <w:lang w:val="en"/>
        </w:rPr>
        <w:t xml:space="preserve">. The Constitution of </w:t>
      </w:r>
      <w:r w:rsidR="00091579">
        <w:rPr>
          <w:lang w:val="en"/>
        </w:rPr>
        <w:t xml:space="preserve">Kenya </w:t>
      </w:r>
      <w:r w:rsidR="008D7804" w:rsidRPr="00FA41DB">
        <w:rPr>
          <w:lang w:val="en"/>
        </w:rPr>
        <w:t xml:space="preserve">2010 gives </w:t>
      </w:r>
      <w:r w:rsidR="00091579">
        <w:rPr>
          <w:lang w:val="en"/>
        </w:rPr>
        <w:t>more viable and better</w:t>
      </w:r>
      <w:r w:rsidR="008D7804" w:rsidRPr="00FA41DB">
        <w:rPr>
          <w:lang w:val="en"/>
        </w:rPr>
        <w:t xml:space="preserve"> qualifications </w:t>
      </w:r>
      <w:r w:rsidR="00091579">
        <w:rPr>
          <w:lang w:val="en"/>
        </w:rPr>
        <w:t>than the Independence Constitution</w:t>
      </w:r>
      <w:r w:rsidR="008D7804" w:rsidRPr="00FA41DB">
        <w:rPr>
          <w:lang w:val="en"/>
        </w:rPr>
        <w:t xml:space="preserve">. For example, </w:t>
      </w:r>
      <w:r w:rsidR="00091579">
        <w:rPr>
          <w:lang w:val="en"/>
        </w:rPr>
        <w:t>the former</w:t>
      </w:r>
      <w:r w:rsidR="008D7804" w:rsidRPr="00FA41DB">
        <w:rPr>
          <w:lang w:val="en"/>
        </w:rPr>
        <w:t xml:space="preserve"> consider</w:t>
      </w:r>
      <w:r w:rsidR="00091579">
        <w:rPr>
          <w:lang w:val="en"/>
        </w:rPr>
        <w:t>s</w:t>
      </w:r>
      <w:r w:rsidR="008D7804" w:rsidRPr="00FA41DB">
        <w:rPr>
          <w:lang w:val="en"/>
        </w:rPr>
        <w:t xml:space="preserve"> the educational background of our leaders, stating that a leader must at least have a degree if they wish to sit in office</w:t>
      </w:r>
      <w:r w:rsidR="009639FB" w:rsidRPr="00FA41DB">
        <w:rPr>
          <w:lang w:val="en"/>
        </w:rPr>
        <w:t xml:space="preserve"> </w:t>
      </w:r>
      <w:r w:rsidR="009639FB" w:rsidRPr="00FA41DB">
        <w:rPr>
          <w:lang w:val="en"/>
        </w:rPr>
        <w:fldChar w:fldCharType="begin"/>
      </w:r>
      <w:r w:rsidR="00E51EA5">
        <w:rPr>
          <w:lang w:val="en"/>
        </w:rPr>
        <w:instrText xml:space="preserve"> ADDIN ZOTERO_ITEM CSL_CITATION {"citationID":"sZh88l24","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9639FB" w:rsidRPr="00FA41DB">
        <w:rPr>
          <w:lang w:val="en"/>
        </w:rPr>
        <w:fldChar w:fldCharType="separate"/>
      </w:r>
      <w:r w:rsidR="00E51EA5" w:rsidRPr="00E51EA5">
        <w:rPr>
          <w:rFonts w:cs="Times New Roman"/>
        </w:rPr>
        <w:t>(Kramon &amp; Posner, 2011)</w:t>
      </w:r>
      <w:r w:rsidR="009639FB" w:rsidRPr="00FA41DB">
        <w:rPr>
          <w:lang w:val="en"/>
        </w:rPr>
        <w:fldChar w:fldCharType="end"/>
      </w:r>
      <w:r w:rsidR="008D7804" w:rsidRPr="00FA41DB">
        <w:rPr>
          <w:lang w:val="en"/>
        </w:rPr>
        <w:t xml:space="preserve">. </w:t>
      </w:r>
      <w:r w:rsidR="00FF5259">
        <w:rPr>
          <w:lang w:val="en"/>
        </w:rPr>
        <w:t>In the past anyone could get into office.</w:t>
      </w:r>
      <w:r w:rsidR="009639FB" w:rsidRPr="00FA41DB">
        <w:rPr>
          <w:lang w:val="en"/>
        </w:rPr>
        <w:fldChar w:fldCharType="begin"/>
      </w:r>
      <w:r w:rsidR="00E51EA5">
        <w:rPr>
          <w:lang w:val="en"/>
        </w:rPr>
        <w:instrText xml:space="preserve"> ADDIN ZOTERO_ITEM CSL_CITATION {"citationID":"ynDVXna0","properties":{"custom":"({\\i{}Joho}, 2017)","formattedCitation":"({\\i{}Joho}, 2017)","plainCitation":"(Joho, 2017)","noteIndex":0},"citationItems":[{"id":44,"uris":["http://zotero.org/users/local/nR4R5TNp/items/FPP8TH7K"],"uri":["http://zotero.org/users/local/nR4R5TNp/items/FPP8TH7K"],"itemData":{"id":44,"type":"motion_picture","title":"Joho: Look where my D- grade brought me — VIDEO","source":"www.nation.co.ke","abstract":"I am now pursuing an MBA, says Mombasa governor.","URL":"https://www.nation.co.ke/news/Hassan-Joho-woes-KCSE-grade/1056-3867864-rqxbre/index.html","shortTitle":"Joho","language":"en","accessed":{"date-parts":[["2018",8,28]]}}}],"schema":"https://github.com/citation-style-language/schema/raw/master/csl-citation.json"} </w:instrText>
      </w:r>
      <w:r w:rsidR="009639FB" w:rsidRPr="00FA41DB">
        <w:rPr>
          <w:lang w:val="en"/>
        </w:rPr>
        <w:fldChar w:fldCharType="separate"/>
      </w:r>
      <w:r w:rsidR="00E51EA5" w:rsidRPr="00E51EA5">
        <w:rPr>
          <w:rFonts w:cs="Times New Roman"/>
          <w:szCs w:val="24"/>
        </w:rPr>
        <w:t>(</w:t>
      </w:r>
      <w:r w:rsidR="00E51EA5" w:rsidRPr="00E51EA5">
        <w:rPr>
          <w:rFonts w:cs="Times New Roman"/>
          <w:i/>
          <w:iCs/>
          <w:szCs w:val="24"/>
        </w:rPr>
        <w:t>Joho</w:t>
      </w:r>
      <w:r w:rsidR="00E51EA5" w:rsidRPr="00E51EA5">
        <w:rPr>
          <w:rFonts w:cs="Times New Roman"/>
          <w:szCs w:val="24"/>
        </w:rPr>
        <w:t>, 2017)</w:t>
      </w:r>
      <w:r w:rsidR="009639FB" w:rsidRPr="00FA41DB">
        <w:rPr>
          <w:lang w:val="en"/>
        </w:rPr>
        <w:fldChar w:fldCharType="end"/>
      </w:r>
      <w:r w:rsidR="008D7804" w:rsidRPr="00FA41DB">
        <w:rPr>
          <w:lang w:val="en"/>
        </w:rPr>
        <w:t>.</w:t>
      </w:r>
      <w:r w:rsidR="002D1980">
        <w:rPr>
          <w:lang w:val="en"/>
        </w:rPr>
        <w:t xml:space="preserve"> Leaders currently present their papers to the Electoral Committee, but citizens do not get to know what is on them, especially for low level leaders.</w:t>
      </w:r>
    </w:p>
    <w:p w14:paraId="1667BDC7" w14:textId="1F4C1569" w:rsidR="008D7804" w:rsidRPr="00FA41DB" w:rsidRDefault="008D7804" w:rsidP="008D7804">
      <w:pPr>
        <w:rPr>
          <w:lang w:val="en"/>
        </w:rPr>
      </w:pPr>
      <w:r w:rsidRPr="00FA41DB">
        <w:rPr>
          <w:lang w:val="en"/>
        </w:rPr>
        <w:tab/>
        <w:t xml:space="preserve">The Kenyan constitution was promulgated on the </w:t>
      </w:r>
      <w:r w:rsidR="0033503B" w:rsidRPr="00FA41DB">
        <w:rPr>
          <w:lang w:val="en"/>
        </w:rPr>
        <w:t>2</w:t>
      </w:r>
      <w:r w:rsidRPr="00FA41DB">
        <w:rPr>
          <w:lang w:val="en"/>
        </w:rPr>
        <w:t>7th of August 2010</w:t>
      </w:r>
      <w:r w:rsidR="0033503B" w:rsidRPr="00FA41DB">
        <w:rPr>
          <w:lang w:val="en"/>
        </w:rPr>
        <w:t xml:space="preserve"> </w:t>
      </w:r>
      <w:r w:rsidR="0033503B" w:rsidRPr="00FA41DB">
        <w:rPr>
          <w:lang w:val="en"/>
        </w:rPr>
        <w:fldChar w:fldCharType="begin"/>
      </w:r>
      <w:r w:rsidR="000B7DE9">
        <w:rPr>
          <w:lang w:val="en"/>
        </w:rPr>
        <w:instrText xml:space="preserve"> ADDIN ZOTERO_ITEM CSL_CITATION {"citationID":"zisVTOtn","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3503B" w:rsidRPr="00FA41DB">
        <w:rPr>
          <w:lang w:val="en"/>
        </w:rPr>
        <w:fldChar w:fldCharType="separate"/>
      </w:r>
      <w:r w:rsidR="000B7DE9" w:rsidRPr="000B7DE9">
        <w:rPr>
          <w:rFonts w:cs="Times New Roman"/>
        </w:rPr>
        <w:t>(Kramon &amp; Posner, 2011)</w:t>
      </w:r>
      <w:r w:rsidR="0033503B" w:rsidRPr="00FA41DB">
        <w:rPr>
          <w:lang w:val="en"/>
        </w:rPr>
        <w:fldChar w:fldCharType="end"/>
      </w:r>
      <w:r w:rsidRPr="00FA41DB">
        <w:rPr>
          <w:lang w:val="en"/>
        </w:rPr>
        <w:t xml:space="preserve">, leading to a devolved government and independence of the arms of government. </w:t>
      </w:r>
      <w:r w:rsidR="00FF5259">
        <w:rPr>
          <w:lang w:val="en"/>
        </w:rPr>
        <w:t>N</w:t>
      </w:r>
      <w:r w:rsidRPr="00FA41DB">
        <w:rPr>
          <w:lang w:val="en"/>
        </w:rPr>
        <w:t>ot everyone really understands the work of the various leaders in the devolved government</w:t>
      </w:r>
      <w:r w:rsidR="009D0A21">
        <w:rPr>
          <w:lang w:val="en"/>
        </w:rPr>
        <w:t xml:space="preserve"> </w:t>
      </w:r>
      <w:r w:rsidR="009D0A21">
        <w:rPr>
          <w:lang w:val="en"/>
        </w:rPr>
        <w:fldChar w:fldCharType="begin"/>
      </w:r>
      <w:r w:rsidR="009D0A21">
        <w:rPr>
          <w:lang w:val="en"/>
        </w:rPr>
        <w:instrText xml:space="preserve"> ADDIN ZOTERO_ITEM CSL_CITATION {"citationID":"f0Uh0C3y","properties":{"formattedCitation":"(Cheeseman, Lynch, &amp; Willis, 2016)","plainCitation":"(Cheeseman, Lynch, &amp; Willis, 2016)","noteIndex":0},"citationItems":[{"id":61,"uris":["http://zotero.org/users/local/nR4R5TNp/items/4ZSRW95W"],"uri":["http://zotero.org/users/local/nR4R5TNp/items/4ZSRW95W"],"itemData":{"id":61,"type":"article-journal","title":"Decentralisation in Kenya: the governance of governors","container-title":"The Journal of Modern African Studies","page":"1-35","volume":"54","issue":"01","source":"Crossref","DOI":"10.1017/S0022278X1500097X","ISSN":"0022-278X, 1469-7777","shortTitle":"Decentralisation in Kenya","language":"en","author":[{"family":"Cheeseman","given":"Nic"},{"family":"Lynch","given":"Gabrielle"},{"family":"Willis","given":"Justin"}],"issued":{"date-parts":[["2016",3]]}}}],"schema":"https://github.com/citation-style-language/schema/raw/master/csl-citation.json"} </w:instrText>
      </w:r>
      <w:r w:rsidR="009D0A21">
        <w:rPr>
          <w:lang w:val="en"/>
        </w:rPr>
        <w:fldChar w:fldCharType="separate"/>
      </w:r>
      <w:r w:rsidR="009D0A21" w:rsidRPr="009D0A21">
        <w:rPr>
          <w:rFonts w:cs="Times New Roman"/>
        </w:rPr>
        <w:t>(Cheeseman, Lynch, &amp; Willis, 2016)</w:t>
      </w:r>
      <w:r w:rsidR="009D0A21">
        <w:rPr>
          <w:lang w:val="en"/>
        </w:rPr>
        <w:fldChar w:fldCharType="end"/>
      </w:r>
      <w:r w:rsidRPr="00FA41DB">
        <w:rPr>
          <w:lang w:val="en"/>
        </w:rPr>
        <w:t>. People</w:t>
      </w:r>
      <w:r w:rsidR="00361BCB">
        <w:rPr>
          <w:lang w:val="en"/>
        </w:rPr>
        <w:t xml:space="preserve"> tell</w:t>
      </w:r>
      <w:r w:rsidRPr="00FA41DB">
        <w:rPr>
          <w:lang w:val="en"/>
        </w:rPr>
        <w:t xml:space="preserve"> leader</w:t>
      </w:r>
      <w:r w:rsidR="00361BCB">
        <w:rPr>
          <w:lang w:val="en"/>
        </w:rPr>
        <w:t>s</w:t>
      </w:r>
      <w:r w:rsidRPr="00FA41DB">
        <w:rPr>
          <w:lang w:val="en"/>
        </w:rPr>
        <w:t xml:space="preserve"> in their region </w:t>
      </w:r>
      <w:r w:rsidR="00361BCB">
        <w:rPr>
          <w:lang w:val="en"/>
        </w:rPr>
        <w:t>problems that do not</w:t>
      </w:r>
      <w:r w:rsidRPr="00FA41DB">
        <w:rPr>
          <w:lang w:val="en"/>
        </w:rPr>
        <w:t xml:space="preserve"> fall in </w:t>
      </w:r>
      <w:r w:rsidR="00361BCB">
        <w:rPr>
          <w:lang w:val="en"/>
        </w:rPr>
        <w:t>their</w:t>
      </w:r>
      <w:r w:rsidRPr="00FA41DB">
        <w:rPr>
          <w:lang w:val="en"/>
        </w:rPr>
        <w:t xml:space="preserve"> docket. The roles of different leaders are not understood by many people</w:t>
      </w:r>
      <w:r w:rsidR="003F2EFC" w:rsidRPr="00FA41DB">
        <w:rPr>
          <w:lang w:val="en"/>
        </w:rPr>
        <w:t>.</w:t>
      </w:r>
      <w:r w:rsidRPr="00FA41DB">
        <w:rPr>
          <w:lang w:val="en"/>
        </w:rPr>
        <w:t xml:space="preserve"> </w:t>
      </w:r>
      <w:r w:rsidR="00361BCB">
        <w:rPr>
          <w:lang w:val="en"/>
        </w:rPr>
        <w:t>T</w:t>
      </w:r>
      <w:r w:rsidRPr="00FA41DB">
        <w:rPr>
          <w:lang w:val="en"/>
        </w:rPr>
        <w:t>he people with the highest number of votes</w:t>
      </w:r>
      <w:r w:rsidR="00361BCB">
        <w:rPr>
          <w:lang w:val="en"/>
        </w:rPr>
        <w:t xml:space="preserve"> live</w:t>
      </w:r>
      <w:r w:rsidRPr="00FA41DB">
        <w:rPr>
          <w:lang w:val="en"/>
        </w:rPr>
        <w:t xml:space="preserve"> in oblivion and </w:t>
      </w:r>
      <w:r w:rsidR="00361BCB">
        <w:rPr>
          <w:lang w:val="en"/>
        </w:rPr>
        <w:t>though our leaders have tried, they have not succeeded in fully educating them.</w:t>
      </w:r>
    </w:p>
    <w:p w14:paraId="4D05E79C" w14:textId="45718183" w:rsidR="00F35803" w:rsidRDefault="008D7804" w:rsidP="008D7804">
      <w:pPr>
        <w:rPr>
          <w:lang w:val="en"/>
        </w:rPr>
      </w:pPr>
      <w:r w:rsidRPr="00FA41DB">
        <w:rPr>
          <w:lang w:val="en"/>
        </w:rPr>
        <w:tab/>
      </w:r>
      <w:r w:rsidR="00361BCB">
        <w:rPr>
          <w:lang w:val="en"/>
        </w:rPr>
        <w:t>Leaders in Kenya get into office t</w:t>
      </w:r>
      <w:r w:rsidRPr="00FA41DB">
        <w:rPr>
          <w:lang w:val="en"/>
        </w:rPr>
        <w:t>hrough elections after every five years</w:t>
      </w:r>
      <w:r w:rsidR="0033503B" w:rsidRPr="00FA41DB">
        <w:rPr>
          <w:lang w:val="en"/>
        </w:rPr>
        <w:t xml:space="preserve"> </w:t>
      </w:r>
      <w:r w:rsidR="0033503B" w:rsidRPr="00FA41DB">
        <w:rPr>
          <w:lang w:val="en"/>
        </w:rPr>
        <w:fldChar w:fldCharType="begin"/>
      </w:r>
      <w:r w:rsidR="000B7DE9">
        <w:rPr>
          <w:lang w:val="en"/>
        </w:rPr>
        <w:instrText xml:space="preserve"> ADDIN ZOTERO_ITEM CSL_CITATION {"citationID":"sje2pD3x","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3503B" w:rsidRPr="00FA41DB">
        <w:rPr>
          <w:lang w:val="en"/>
        </w:rPr>
        <w:fldChar w:fldCharType="separate"/>
      </w:r>
      <w:r w:rsidR="000B7DE9" w:rsidRPr="000B7DE9">
        <w:rPr>
          <w:rFonts w:cs="Times New Roman"/>
        </w:rPr>
        <w:t>(Kramon &amp; Posner, 2011)</w:t>
      </w:r>
      <w:r w:rsidR="0033503B" w:rsidRPr="00FA41DB">
        <w:rPr>
          <w:lang w:val="en"/>
        </w:rPr>
        <w:fldChar w:fldCharType="end"/>
      </w:r>
      <w:r w:rsidRPr="00FA41DB">
        <w:rPr>
          <w:lang w:val="en"/>
        </w:rPr>
        <w:t>. They can go for re-election for another term. The constitution states that a leader can only be in office for a maximum of 2 5-year terms</w:t>
      </w:r>
      <w:r w:rsidR="00361BCB">
        <w:rPr>
          <w:lang w:val="en"/>
        </w:rPr>
        <w:t xml:space="preserve"> </w:t>
      </w:r>
      <w:r w:rsidR="00361BCB" w:rsidRPr="00361BCB">
        <w:rPr>
          <w:lang w:val="en"/>
        </w:rPr>
        <w:t xml:space="preserve">years </w:t>
      </w:r>
      <w:r w:rsidR="00361BCB" w:rsidRPr="00361BCB">
        <w:rPr>
          <w:lang w:val="en"/>
        </w:rPr>
        <w:fldChar w:fldCharType="begin"/>
      </w:r>
      <w:r w:rsidR="000B7DE9">
        <w:rPr>
          <w:lang w:val="en"/>
        </w:rPr>
        <w:instrText xml:space="preserve"> ADDIN ZOTERO_ITEM CSL_CITATION {"citationID":"sz3QlyIb","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61BCB" w:rsidRPr="00361BCB">
        <w:rPr>
          <w:lang w:val="en"/>
        </w:rPr>
        <w:fldChar w:fldCharType="separate"/>
      </w:r>
      <w:r w:rsidR="000B7DE9" w:rsidRPr="000B7DE9">
        <w:rPr>
          <w:rFonts w:cs="Times New Roman"/>
        </w:rPr>
        <w:t>(Kramon &amp; Posner, 2011)</w:t>
      </w:r>
      <w:r w:rsidR="00361BCB" w:rsidRPr="00361BCB">
        <w:rPr>
          <w:lang w:val="en"/>
        </w:rPr>
        <w:fldChar w:fldCharType="end"/>
      </w:r>
      <w:r w:rsidR="00361BCB" w:rsidRPr="00361BCB">
        <w:rPr>
          <w:lang w:val="en"/>
        </w:rPr>
        <w:t xml:space="preserve">. </w:t>
      </w:r>
      <w:r w:rsidRPr="00FA41DB">
        <w:rPr>
          <w:lang w:val="en"/>
        </w:rPr>
        <w:t xml:space="preserve"> During campaigns the candida</w:t>
      </w:r>
      <w:r w:rsidR="00361BCB">
        <w:rPr>
          <w:lang w:val="en"/>
        </w:rPr>
        <w:t>tes move to the</w:t>
      </w:r>
      <w:r w:rsidRPr="00FA41DB">
        <w:rPr>
          <w:lang w:val="en"/>
        </w:rPr>
        <w:t xml:space="preserve"> streets </w:t>
      </w:r>
      <w:r w:rsidR="00361BCB">
        <w:rPr>
          <w:lang w:val="en"/>
        </w:rPr>
        <w:t>giving out</w:t>
      </w:r>
      <w:r w:rsidRPr="00FA41DB">
        <w:rPr>
          <w:lang w:val="en"/>
        </w:rPr>
        <w:t xml:space="preserve"> their manifestos in form of booklets </w:t>
      </w:r>
      <w:r w:rsidR="00361BCB">
        <w:rPr>
          <w:lang w:val="en"/>
        </w:rPr>
        <w:t>for all to read</w:t>
      </w:r>
      <w:r w:rsidR="00EB59C2">
        <w:rPr>
          <w:lang w:val="en"/>
        </w:rPr>
        <w:t>.</w:t>
      </w:r>
      <w:r w:rsidRPr="00FA41DB">
        <w:rPr>
          <w:lang w:val="en"/>
        </w:rPr>
        <w:t xml:space="preserve"> </w:t>
      </w:r>
      <w:r w:rsidR="00EB59C2">
        <w:rPr>
          <w:lang w:val="en"/>
        </w:rPr>
        <w:t>V</w:t>
      </w:r>
      <w:r w:rsidRPr="00FA41DB">
        <w:rPr>
          <w:lang w:val="en"/>
        </w:rPr>
        <w:t>ot</w:t>
      </w:r>
      <w:r w:rsidR="00EB59C2">
        <w:rPr>
          <w:lang w:val="en"/>
        </w:rPr>
        <w:t>ing takes place but many</w:t>
      </w:r>
      <w:r w:rsidRPr="00FA41DB">
        <w:rPr>
          <w:lang w:val="en"/>
        </w:rPr>
        <w:t xml:space="preserve"> </w:t>
      </w:r>
      <w:r w:rsidR="00EB59C2">
        <w:rPr>
          <w:lang w:val="en"/>
        </w:rPr>
        <w:t xml:space="preserve">of the successful leaders do not </w:t>
      </w:r>
      <w:r w:rsidR="00F35803">
        <w:rPr>
          <w:lang w:val="en"/>
        </w:rPr>
        <w:t>manage to achieve</w:t>
      </w:r>
      <w:r w:rsidR="00EB59C2">
        <w:rPr>
          <w:lang w:val="en"/>
        </w:rPr>
        <w:t xml:space="preserve"> what they promised to achieve through their manifesto</w:t>
      </w:r>
      <w:r w:rsidRPr="00FA41DB">
        <w:rPr>
          <w:lang w:val="en"/>
        </w:rPr>
        <w:t>.</w:t>
      </w:r>
      <w:r w:rsidR="00F35803">
        <w:rPr>
          <w:lang w:val="en"/>
        </w:rPr>
        <w:t xml:space="preserve"> Citizens also do not have the means to either air their views on their leaders</w:t>
      </w:r>
      <w:r w:rsidR="00091579">
        <w:rPr>
          <w:lang w:val="en"/>
        </w:rPr>
        <w:t>’ contribution to development</w:t>
      </w:r>
      <w:r w:rsidR="00F35803">
        <w:rPr>
          <w:lang w:val="en"/>
        </w:rPr>
        <w:t xml:space="preserve"> or to know what the leaders have achieved in relation to their manifesto.</w:t>
      </w:r>
      <w:r w:rsidR="00091579">
        <w:rPr>
          <w:lang w:val="en"/>
        </w:rPr>
        <w:t xml:space="preserve"> In other words, citizens do not have a forum where they can view what their leaders have done in their terms of office, air their views on what those leaders have done with respect to what was expected of them and get a comparison on if they fulfilled their duties efficiently. Efficiency here mea</w:t>
      </w:r>
      <w:r w:rsidR="002D1980">
        <w:rPr>
          <w:lang w:val="en"/>
        </w:rPr>
        <w:t>ns</w:t>
      </w:r>
      <w:r w:rsidR="00091579">
        <w:rPr>
          <w:lang w:val="en"/>
        </w:rPr>
        <w:t xml:space="preserve"> that the</w:t>
      </w:r>
      <w:r w:rsidR="002D1980">
        <w:rPr>
          <w:lang w:val="en"/>
        </w:rPr>
        <w:t xml:space="preserve"> leader</w:t>
      </w:r>
      <w:r w:rsidR="00091579">
        <w:rPr>
          <w:lang w:val="en"/>
        </w:rPr>
        <w:t xml:space="preserve"> followed both their manifesto and the con</w:t>
      </w:r>
      <w:r w:rsidR="002D1980">
        <w:rPr>
          <w:lang w:val="en"/>
        </w:rPr>
        <w:t>s</w:t>
      </w:r>
      <w:r w:rsidR="00091579">
        <w:rPr>
          <w:lang w:val="en"/>
        </w:rPr>
        <w:t>titution in carrying out their duties.</w:t>
      </w:r>
    </w:p>
    <w:p w14:paraId="7E36C09E" w14:textId="319AFEDC" w:rsidR="008D7804" w:rsidRDefault="008D7804" w:rsidP="008D7804">
      <w:pPr>
        <w:rPr>
          <w:lang w:val="en"/>
        </w:rPr>
      </w:pPr>
      <w:r w:rsidRPr="00FA41DB">
        <w:rPr>
          <w:lang w:val="en"/>
        </w:rPr>
        <w:tab/>
      </w:r>
      <w:r w:rsidR="00B847DF">
        <w:rPr>
          <w:lang w:val="en"/>
        </w:rPr>
        <w:t>The</w:t>
      </w:r>
      <w:r w:rsidRPr="00FA41DB">
        <w:rPr>
          <w:lang w:val="en"/>
        </w:rPr>
        <w:t xml:space="preserve"> country has a tense voting period</w:t>
      </w:r>
      <w:r w:rsidR="00F35803">
        <w:rPr>
          <w:lang w:val="en"/>
        </w:rPr>
        <w:t xml:space="preserve"> due to the 2007/08 post-election violence</w:t>
      </w:r>
      <w:r w:rsidRPr="00FA41DB">
        <w:rPr>
          <w:lang w:val="en"/>
        </w:rPr>
        <w:t xml:space="preserve">. </w:t>
      </w:r>
      <w:r w:rsidR="0033503B" w:rsidRPr="00FA41DB">
        <w:rPr>
          <w:lang w:val="en"/>
        </w:rPr>
        <w:t xml:space="preserve"> </w:t>
      </w:r>
      <w:r w:rsidR="0033503B" w:rsidRPr="00FA41DB">
        <w:rPr>
          <w:lang w:val="en"/>
        </w:rPr>
        <w:fldChar w:fldCharType="begin"/>
      </w:r>
      <w:r w:rsidR="00DB0A16">
        <w:rPr>
          <w:lang w:val="en"/>
        </w:rPr>
        <w:instrText xml:space="preserve"> ADDIN ZOTERO_ITEM CSL_CITATION {"citationID":"IlmNdrR8","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33503B" w:rsidRPr="00FA41DB">
        <w:rPr>
          <w:lang w:val="en"/>
        </w:rPr>
        <w:fldChar w:fldCharType="separate"/>
      </w:r>
      <w:r w:rsidR="00DB0A16" w:rsidRPr="00DB0A16">
        <w:rPr>
          <w:rFonts w:cs="Times New Roman"/>
        </w:rPr>
        <w:t>(Ismail &amp; Deane, 2008)</w:t>
      </w:r>
      <w:r w:rsidR="0033503B" w:rsidRPr="00FA41DB">
        <w:rPr>
          <w:lang w:val="en"/>
        </w:rPr>
        <w:fldChar w:fldCharType="end"/>
      </w:r>
      <w:r w:rsidRPr="00FA41DB">
        <w:rPr>
          <w:lang w:val="en"/>
        </w:rPr>
        <w:t>.</w:t>
      </w:r>
      <w:r w:rsidR="005312A6">
        <w:rPr>
          <w:lang w:val="en"/>
        </w:rPr>
        <w:t xml:space="preserve"> P</w:t>
      </w:r>
      <w:r w:rsidRPr="00FA41DB">
        <w:rPr>
          <w:lang w:val="en"/>
        </w:rPr>
        <w:t>eople from the outside community</w:t>
      </w:r>
      <w:r w:rsidR="005312A6">
        <w:rPr>
          <w:lang w:val="en"/>
        </w:rPr>
        <w:t xml:space="preserve"> normally come into the country after that event </w:t>
      </w:r>
      <w:r w:rsidRPr="00FA41DB">
        <w:rPr>
          <w:lang w:val="en"/>
        </w:rPr>
        <w:t>to supervise our elections</w:t>
      </w:r>
      <w:r w:rsidR="005312A6">
        <w:rPr>
          <w:lang w:val="en"/>
        </w:rPr>
        <w:t>. Kenyans try to lighten the tension</w:t>
      </w:r>
      <w:r w:rsidRPr="00FA41DB">
        <w:rPr>
          <w:lang w:val="en"/>
        </w:rPr>
        <w:t xml:space="preserve"> with </w:t>
      </w:r>
      <w:r w:rsidR="005312A6">
        <w:rPr>
          <w:lang w:val="en"/>
        </w:rPr>
        <w:t>funny</w:t>
      </w:r>
      <w:r w:rsidRPr="00FA41DB">
        <w:rPr>
          <w:lang w:val="en"/>
        </w:rPr>
        <w:t xml:space="preserve"> memes</w:t>
      </w:r>
      <w:r w:rsidR="005312A6">
        <w:rPr>
          <w:lang w:val="en"/>
        </w:rPr>
        <w:t>.</w:t>
      </w:r>
      <w:r w:rsidRPr="00FA41DB">
        <w:rPr>
          <w:lang w:val="en"/>
        </w:rPr>
        <w:t xml:space="preserve"> What really happened in 2007?</w:t>
      </w:r>
      <w:r w:rsidR="0033503B" w:rsidRPr="00FA41DB">
        <w:rPr>
          <w:lang w:val="en"/>
        </w:rPr>
        <w:t xml:space="preserve"> </w:t>
      </w:r>
      <w:r w:rsidR="005312A6" w:rsidRPr="005312A6">
        <w:rPr>
          <w:lang w:val="en"/>
        </w:rPr>
        <w:t>Leaders sent out their people to spread propaganda about their counterparts</w:t>
      </w:r>
      <w:r w:rsidR="005312A6">
        <w:rPr>
          <w:lang w:val="en"/>
        </w:rPr>
        <w:t xml:space="preserve">. </w:t>
      </w:r>
      <w:r w:rsidR="0033503B" w:rsidRPr="00FA41DB">
        <w:rPr>
          <w:lang w:val="en"/>
        </w:rPr>
        <w:fldChar w:fldCharType="begin"/>
      </w:r>
      <w:r w:rsidR="00DB0A16">
        <w:rPr>
          <w:lang w:val="en"/>
        </w:rPr>
        <w:instrText xml:space="preserve"> ADDIN ZOTERO_ITEM CSL_CITATION {"citationID":"1J6olw8f","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33503B" w:rsidRPr="00FA41DB">
        <w:rPr>
          <w:lang w:val="en"/>
        </w:rPr>
        <w:fldChar w:fldCharType="separate"/>
      </w:r>
      <w:r w:rsidR="00DB0A16" w:rsidRPr="00DB0A16">
        <w:rPr>
          <w:rFonts w:cs="Times New Roman"/>
        </w:rPr>
        <w:t>(Ismail &amp; Deane, 2008)</w:t>
      </w:r>
      <w:r w:rsidR="0033503B" w:rsidRPr="00FA41DB">
        <w:rPr>
          <w:lang w:val="en"/>
        </w:rPr>
        <w:fldChar w:fldCharType="end"/>
      </w:r>
      <w:r w:rsidRPr="00FA41DB">
        <w:rPr>
          <w:lang w:val="en"/>
        </w:rPr>
        <w:t xml:space="preserve">. </w:t>
      </w:r>
      <w:r w:rsidR="005312A6">
        <w:rPr>
          <w:lang w:val="en"/>
        </w:rPr>
        <w:t xml:space="preserve">This </w:t>
      </w:r>
      <w:r w:rsidRPr="00FA41DB">
        <w:rPr>
          <w:lang w:val="en"/>
        </w:rPr>
        <w:t xml:space="preserve">lead to </w:t>
      </w:r>
      <w:r w:rsidR="005312A6">
        <w:rPr>
          <w:lang w:val="en"/>
        </w:rPr>
        <w:t>a tense atmosphere in the country and</w:t>
      </w:r>
      <w:r w:rsidRPr="00FA41DB">
        <w:rPr>
          <w:lang w:val="en"/>
        </w:rPr>
        <w:t xml:space="preserve"> </w:t>
      </w:r>
      <w:r w:rsidRPr="00FA41DB">
        <w:rPr>
          <w:lang w:val="en"/>
        </w:rPr>
        <w:lastRenderedPageBreak/>
        <w:t xml:space="preserve">resulted </w:t>
      </w:r>
      <w:r w:rsidR="005312A6">
        <w:rPr>
          <w:lang w:val="en"/>
        </w:rPr>
        <w:t xml:space="preserve">in </w:t>
      </w:r>
      <w:r w:rsidR="002D1980">
        <w:rPr>
          <w:lang w:val="en"/>
        </w:rPr>
        <w:t>the post-election violence</w:t>
      </w:r>
      <w:r w:rsidRPr="00FA41DB">
        <w:rPr>
          <w:lang w:val="en"/>
        </w:rPr>
        <w:t>. This left many citizens displaced as Internally Displaced Persons, businesses shut down and the foreign sector suffered a major blow</w:t>
      </w:r>
      <w:r w:rsidR="000B7DE9">
        <w:rPr>
          <w:lang w:val="en"/>
        </w:rPr>
        <w:t xml:space="preserve"> </w:t>
      </w:r>
      <w:r w:rsidR="000B7DE9">
        <w:rPr>
          <w:lang w:val="en"/>
        </w:rPr>
        <w:fldChar w:fldCharType="begin"/>
      </w:r>
      <w:r w:rsidR="000B7DE9">
        <w:rPr>
          <w:lang w:val="en"/>
        </w:rPr>
        <w:instrText xml:space="preserve"> ADDIN ZOTERO_ITEM CSL_CITATION {"citationID":"x5b3KZgr","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0B7DE9">
        <w:rPr>
          <w:lang w:val="en"/>
        </w:rPr>
        <w:fldChar w:fldCharType="separate"/>
      </w:r>
      <w:r w:rsidR="000B7DE9" w:rsidRPr="000B7DE9">
        <w:rPr>
          <w:rFonts w:cs="Times New Roman"/>
        </w:rPr>
        <w:t>(Ismail &amp; Deane, 2008)</w:t>
      </w:r>
      <w:r w:rsidR="000B7DE9">
        <w:rPr>
          <w:lang w:val="en"/>
        </w:rPr>
        <w:fldChar w:fldCharType="end"/>
      </w:r>
      <w:r w:rsidRPr="00FA41DB">
        <w:rPr>
          <w:lang w:val="en"/>
        </w:rPr>
        <w:t>. It is common to hear people saying they will vote</w:t>
      </w:r>
      <w:r w:rsidR="000B7DE9">
        <w:rPr>
          <w:lang w:val="en"/>
        </w:rPr>
        <w:t xml:space="preserve"> for</w:t>
      </w:r>
      <w:r w:rsidRPr="00FA41DB">
        <w:rPr>
          <w:lang w:val="en"/>
        </w:rPr>
        <w:t xml:space="preserve"> a leader who is of the same tribe. This is because after what happened in 2007/08, Kenyans cannot trust anyone who does not speak their language</w:t>
      </w:r>
      <w:r w:rsidR="00EB5CD0">
        <w:rPr>
          <w:lang w:val="en"/>
        </w:rPr>
        <w:t xml:space="preserve"> </w:t>
      </w:r>
      <w:r w:rsidR="00EB5CD0">
        <w:rPr>
          <w:lang w:val="en"/>
        </w:rPr>
        <w:fldChar w:fldCharType="begin"/>
      </w:r>
      <w:r w:rsidR="00EB5CD0">
        <w:rPr>
          <w:lang w:val="en"/>
        </w:rPr>
        <w:instrText xml:space="preserve"> ADDIN ZOTERO_ITEM CSL_CITATION {"citationID":"vw3mYCry","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EB5CD0">
        <w:rPr>
          <w:lang w:val="en"/>
        </w:rPr>
        <w:fldChar w:fldCharType="separate"/>
      </w:r>
      <w:r w:rsidR="00EB5CD0" w:rsidRPr="00EB5CD0">
        <w:rPr>
          <w:rFonts w:cs="Times New Roman"/>
        </w:rPr>
        <w:t>(Ismail &amp; Deane, 2008)</w:t>
      </w:r>
      <w:r w:rsidR="00EB5CD0">
        <w:rPr>
          <w:lang w:val="en"/>
        </w:rPr>
        <w:fldChar w:fldCharType="end"/>
      </w:r>
      <w:r w:rsidRPr="00FA41DB">
        <w:rPr>
          <w:lang w:val="en"/>
        </w:rPr>
        <w:t>.</w:t>
      </w:r>
      <w:r w:rsidR="00EB5CD0">
        <w:rPr>
          <w:lang w:val="en"/>
        </w:rPr>
        <w:t xml:space="preserve"> Kenyans need a source of political information that is free from bias and propaganda to prevent the events of 2007/08 from re-occurring.</w:t>
      </w:r>
    </w:p>
    <w:p w14:paraId="15886AD5" w14:textId="59550164" w:rsidR="008D7804" w:rsidRPr="00FA41DB" w:rsidRDefault="006C5620" w:rsidP="008D7804">
      <w:pPr>
        <w:rPr>
          <w:lang w:val="en"/>
        </w:rPr>
      </w:pPr>
      <w:r>
        <w:rPr>
          <w:lang w:val="en"/>
        </w:rPr>
        <w:tab/>
        <w:t>After ele</w:t>
      </w:r>
      <w:r w:rsidR="00A501BE">
        <w:rPr>
          <w:lang w:val="en"/>
        </w:rPr>
        <w:t>ctions citizens depend on social media to contact their leaders. Leaders normally</w:t>
      </w:r>
      <w:r w:rsidR="00091579">
        <w:rPr>
          <w:lang w:val="en"/>
        </w:rPr>
        <w:t xml:space="preserve"> have social media accounts where they post information and citizens can react to this information. They also go directly to the leader’s </w:t>
      </w:r>
      <w:r w:rsidR="002D1980">
        <w:rPr>
          <w:lang w:val="en"/>
        </w:rPr>
        <w:t>office,</w:t>
      </w:r>
      <w:r w:rsidR="00091579">
        <w:rPr>
          <w:lang w:val="en"/>
        </w:rPr>
        <w:t xml:space="preserve"> but they may lack an appointment or </w:t>
      </w:r>
      <w:r w:rsidR="002D1980">
        <w:rPr>
          <w:lang w:val="en"/>
        </w:rPr>
        <w:t>must</w:t>
      </w:r>
      <w:r w:rsidR="00091579">
        <w:rPr>
          <w:lang w:val="en"/>
        </w:rPr>
        <w:t xml:space="preserve"> travel very far to meet them, especially those of higher ranks.</w:t>
      </w:r>
      <w:r w:rsidR="00A57D2A">
        <w:rPr>
          <w:lang w:val="en"/>
        </w:rPr>
        <w:t xml:space="preserve"> Most of the information in social media is not free from bias neither is it credible. </w:t>
      </w:r>
      <w:r w:rsidR="008D7804" w:rsidRPr="00FA41DB">
        <w:rPr>
          <w:lang w:val="en"/>
        </w:rPr>
        <w:t xml:space="preserve">Corruption is a norm in </w:t>
      </w:r>
      <w:r w:rsidR="004D0C24">
        <w:rPr>
          <w:lang w:val="en"/>
        </w:rPr>
        <w:t>Kenya</w:t>
      </w:r>
      <w:r w:rsidR="0033503B" w:rsidRPr="00FA41DB">
        <w:rPr>
          <w:lang w:val="en"/>
        </w:rPr>
        <w:t xml:space="preserve"> </w:t>
      </w:r>
      <w:r w:rsidR="0033503B" w:rsidRPr="00FA41DB">
        <w:rPr>
          <w:lang w:val="en"/>
        </w:rPr>
        <w:fldChar w:fldCharType="begin"/>
      </w:r>
      <w:r w:rsidR="00253BC4">
        <w:rPr>
          <w:lang w:val="en"/>
        </w:rPr>
        <w:instrText xml:space="preserve"> ADDIN ZOTERO_ITEM CSL_CITATION {"citationID":"adQHdiCm","properties":{"formattedCitation":"(K. R. Hope, 2017)","plainCitation":"(K. R. Hope, 2017)","noteIndex":0},"citationItems":[{"id":71,"uris":["http://zotero.org/users/local/nR4R5TNp/items/KDVVTLNL"],"uri":["http://zotero.org/users/local/nR4R5TNp/items/KDVVTLNL"],"itemData":{"id":71,"type":"chapter","title":"Corruption in Kenya","container-title":"Corruption and Governance in Africa: Swaziland, Kenya, Nigeria","publisher":"Springer International Publishing","publisher-place":"Cham","page":"61-123","source":"Springer Link","event-place":"Cham","abstract":"Kenya is one of the most predatory states in Africa and has become a brigand economy where corruption pervades all levels of society. Paying bribes to the police and bureaucrats remains routine for ordinary Kenyans. This chapter takes a governance and development perspective to examine the causes and consequences of corruption in Kenya. It identifies the key drivers and synthesizes and analyzes available data, indicators, and other information in that regard. It then provides a brief summary of the more important measures that have been put in place to control the corruption epidemic in Kenya and then offers key lessons and policy recommendations for a more effective control of corruption in the country.","URL":"https://doi.org/10.1007/978-3-319-50191-8_3","ISBN":"978-3-319-50191-8","note":"DOI: 10.1007/978-3-319-50191-8_3","language":"en","author":[{"family":"Hope","given":"Kempe Ronald"}],"editor":[{"family":"Hope","given":"Sr.","suffix":"Kempe Ronald"}],"issued":{"date-parts":[["2017"]]},"accessed":{"date-parts":[["2018",8,29]]}}}],"schema":"https://github.com/citation-style-language/schema/raw/master/csl-citation.json"} </w:instrText>
      </w:r>
      <w:r w:rsidR="0033503B" w:rsidRPr="00FA41DB">
        <w:rPr>
          <w:lang w:val="en"/>
        </w:rPr>
        <w:fldChar w:fldCharType="separate"/>
      </w:r>
      <w:r w:rsidR="00253BC4" w:rsidRPr="00253BC4">
        <w:rPr>
          <w:rFonts w:cs="Times New Roman"/>
        </w:rPr>
        <w:t>(K. R. Hope, 2017)</w:t>
      </w:r>
      <w:r w:rsidR="0033503B" w:rsidRPr="00FA41DB">
        <w:rPr>
          <w:lang w:val="en"/>
        </w:rPr>
        <w:fldChar w:fldCharType="end"/>
      </w:r>
      <w:r w:rsidR="008D7804" w:rsidRPr="00FA41DB">
        <w:rPr>
          <w:lang w:val="en"/>
        </w:rPr>
        <w:t xml:space="preserve">. </w:t>
      </w:r>
      <w:r w:rsidR="00253BC4">
        <w:rPr>
          <w:lang w:val="en"/>
        </w:rPr>
        <w:t>Kenyans voted in a lead</w:t>
      </w:r>
      <w:r w:rsidR="00687173">
        <w:rPr>
          <w:lang w:val="en"/>
        </w:rPr>
        <w:t>er</w:t>
      </w:r>
      <w:r w:rsidR="008D7804" w:rsidRPr="00FA41DB">
        <w:rPr>
          <w:lang w:val="en"/>
        </w:rPr>
        <w:t xml:space="preserve"> who</w:t>
      </w:r>
      <w:r w:rsidR="00687173">
        <w:rPr>
          <w:lang w:val="en"/>
        </w:rPr>
        <w:t>se integrity was questionable</w:t>
      </w:r>
      <w:r w:rsidR="001038C7">
        <w:rPr>
          <w:lang w:val="en"/>
        </w:rPr>
        <w:t xml:space="preserve"> </w:t>
      </w:r>
      <w:r w:rsidR="001038C7">
        <w:rPr>
          <w:lang w:val="en"/>
        </w:rPr>
        <w:fldChar w:fldCharType="begin"/>
      </w:r>
      <w:r w:rsidR="00253BC4">
        <w:rPr>
          <w:lang w:val="en"/>
        </w:rPr>
        <w:instrText xml:space="preserve"> ADDIN ZOTERO_ITEM CSL_CITATION {"citationID":"n9NzuxYF","properties":{"custom":"(Kamau, 2018)","formattedCitation":"(Kamau, 2018)","plainCitation":"(Kamau, 2018)","noteIndex":0},"citationItems":[{"id":63,"uris":["http://zotero.org/users/local/nR4R5TNp/items/YZI23PTK"],"uri":["http://zotero.org/users/local/nR4R5TNp/items/YZI23PTK"],"itemData":{"id":63,"type":"webpage","title":"Governor Waiguru to sue IPSOS for ranking her second most corrupt","container-title":"The Standard","abstract":"She has instructed her lawyers to take up the matter urgently.","URL":"https://www.standardmedia.co.ke/article/2001292970/governor-waiguru-to-sue-ipsos-for-ranking-her-second-most-corrupt","language":"en","author":[{"family":"Kamau","given":"Munene"}],"accessed":{"date-parts":[["2018",8,28]]}}}],"schema":"https://github.com/citation-style-language/schema/raw/master/csl-citation.json"} </w:instrText>
      </w:r>
      <w:r w:rsidR="001038C7">
        <w:rPr>
          <w:lang w:val="en"/>
        </w:rPr>
        <w:fldChar w:fldCharType="separate"/>
      </w:r>
      <w:r w:rsidR="00253BC4" w:rsidRPr="00253BC4">
        <w:rPr>
          <w:rFonts w:cs="Times New Roman"/>
        </w:rPr>
        <w:t>(Kamau, 2018)</w:t>
      </w:r>
      <w:r w:rsidR="001038C7">
        <w:rPr>
          <w:lang w:val="en"/>
        </w:rPr>
        <w:fldChar w:fldCharType="end"/>
      </w:r>
      <w:r w:rsidR="001038C7">
        <w:rPr>
          <w:lang w:val="en"/>
        </w:rPr>
        <w:t>.</w:t>
      </w:r>
      <w:r w:rsidR="008D7804" w:rsidRPr="00FA41DB">
        <w:rPr>
          <w:lang w:val="en"/>
        </w:rPr>
        <w:t xml:space="preserve"> The </w:t>
      </w:r>
      <w:r w:rsidR="00091579">
        <w:rPr>
          <w:lang w:val="en"/>
        </w:rPr>
        <w:t>B</w:t>
      </w:r>
      <w:r w:rsidR="008D7804" w:rsidRPr="00FA41DB">
        <w:rPr>
          <w:lang w:val="en"/>
        </w:rPr>
        <w:t>ible says that God’s people perish due to lack of knowledge. And the lawyers have their motto: Ignorance is no defense</w:t>
      </w:r>
      <w:r w:rsidR="001038C7">
        <w:rPr>
          <w:lang w:val="en"/>
        </w:rPr>
        <w:t>.</w:t>
      </w:r>
      <w:r w:rsidR="008D7804" w:rsidRPr="00FA41DB">
        <w:rPr>
          <w:lang w:val="en"/>
        </w:rPr>
        <w:t xml:space="preserve"> </w:t>
      </w:r>
      <w:r w:rsidR="001038C7">
        <w:rPr>
          <w:lang w:val="en"/>
        </w:rPr>
        <w:t>F</w:t>
      </w:r>
      <w:r w:rsidR="008C1C0B">
        <w:rPr>
          <w:lang w:val="en"/>
        </w:rPr>
        <w:t>r</w:t>
      </w:r>
      <w:r w:rsidR="008D7804" w:rsidRPr="00FA41DB">
        <w:rPr>
          <w:lang w:val="en"/>
        </w:rPr>
        <w:t xml:space="preserve">om that aspect all this would not have happened if the people had information about the leaders to begin with. </w:t>
      </w:r>
    </w:p>
    <w:p w14:paraId="2D77238E" w14:textId="3FA6819A" w:rsidR="008D7804" w:rsidRPr="00FA41DB" w:rsidRDefault="008D7804" w:rsidP="008D7804">
      <w:pPr>
        <w:rPr>
          <w:lang w:val="en"/>
        </w:rPr>
      </w:pPr>
      <w:r w:rsidRPr="00FA41DB">
        <w:rPr>
          <w:lang w:val="en"/>
        </w:rPr>
        <w:tab/>
        <w:t>Information is needed to bring change</w:t>
      </w:r>
      <w:r w:rsidR="004D0C24">
        <w:rPr>
          <w:lang w:val="en"/>
        </w:rPr>
        <w:t xml:space="preserve"> in Kenya</w:t>
      </w:r>
      <w:r w:rsidRPr="00FA41DB">
        <w:rPr>
          <w:lang w:val="en"/>
        </w:rPr>
        <w:t>.</w:t>
      </w:r>
      <w:r w:rsidR="004D0C24">
        <w:rPr>
          <w:lang w:val="en"/>
        </w:rPr>
        <w:t xml:space="preserve"> A technological approach is the best way to solve the problem at hand.</w:t>
      </w:r>
    </w:p>
    <w:p w14:paraId="366999DE" w14:textId="1A726FA5" w:rsidR="00283789" w:rsidRPr="00FA41DB" w:rsidRDefault="00283789" w:rsidP="008D7804"/>
    <w:p w14:paraId="334667E9" w14:textId="1D3DC212" w:rsidR="007C2151" w:rsidRPr="00FA41DB" w:rsidRDefault="007C2151" w:rsidP="00E730F1">
      <w:pPr>
        <w:pStyle w:val="Heading2"/>
      </w:pPr>
      <w:bookmarkStart w:id="7" w:name="_Toc523419435"/>
      <w:r w:rsidRPr="00FA41DB">
        <w:t>1.2 Problem Statement</w:t>
      </w:r>
      <w:bookmarkEnd w:id="7"/>
    </w:p>
    <w:p w14:paraId="5A13650E" w14:textId="156C8140" w:rsidR="00927E8E" w:rsidRPr="00FA41DB" w:rsidRDefault="00927E8E" w:rsidP="001C0EDE">
      <w:pPr>
        <w:ind w:firstLine="720"/>
      </w:pPr>
      <w:r w:rsidRPr="00FA41DB">
        <w:t>Normally, during campaigns politician</w:t>
      </w:r>
      <w:r w:rsidR="008D7804" w:rsidRPr="00FA41DB">
        <w:t>s</w:t>
      </w:r>
      <w:r w:rsidRPr="00FA41DB">
        <w:t xml:space="preserve"> present their manifestos to the citizens </w:t>
      </w:r>
      <w:r w:rsidR="003F2EFC" w:rsidRPr="00FA41DB">
        <w:t>to</w:t>
      </w:r>
      <w:r w:rsidRPr="00FA41DB">
        <w:t xml:space="preserve"> gain more votes on </w:t>
      </w:r>
      <w:r w:rsidR="003F2EFC" w:rsidRPr="00FA41DB">
        <w:t>their</w:t>
      </w:r>
      <w:r w:rsidRPr="00FA41DB">
        <w:t xml:space="preserve"> side.</w:t>
      </w:r>
      <w:r w:rsidR="00E37E69">
        <w:t xml:space="preserve"> The constitution and the manifesto are not used to gauge the efficiency of the leader after his term of office.</w:t>
      </w:r>
    </w:p>
    <w:p w14:paraId="58D6E019" w14:textId="6B5E09A1" w:rsidR="00927E8E" w:rsidRPr="00FA41DB" w:rsidRDefault="00927E8E" w:rsidP="001C0EDE">
      <w:pPr>
        <w:ind w:firstLine="720"/>
      </w:pPr>
      <w:r w:rsidRPr="00FA41DB">
        <w:t>Fo</w:t>
      </w:r>
      <w:r w:rsidR="00B111E3" w:rsidRPr="00FA41DB">
        <w:t>r low level positions like MCA, most of the time citizens have no idea</w:t>
      </w:r>
      <w:r w:rsidRPr="00FA41DB">
        <w:t xml:space="preserve"> </w:t>
      </w:r>
      <w:r w:rsidR="00B111E3" w:rsidRPr="00FA41DB">
        <w:t>who the person is, what he does or what he stands for. This is quite a critical issue because what happens during elections is that the citizens choose a leader who is in their</w:t>
      </w:r>
      <w:r w:rsidR="001C0EDE">
        <w:t xml:space="preserve"> favourite</w:t>
      </w:r>
      <w:r w:rsidR="00B111E3" w:rsidRPr="00FA41DB">
        <w:t xml:space="preserve"> political party hence they choose a person they don’t know and </w:t>
      </w:r>
      <w:r w:rsidR="008D7804" w:rsidRPr="00FA41DB">
        <w:t>thus there is</w:t>
      </w:r>
      <w:r w:rsidR="00B111E3" w:rsidRPr="00FA41DB">
        <w:t xml:space="preserve"> a high </w:t>
      </w:r>
      <w:r w:rsidR="001C0EDE">
        <w:t>likelihood</w:t>
      </w:r>
      <w:r w:rsidR="00B111E3" w:rsidRPr="00FA41DB">
        <w:t xml:space="preserve"> that the politician will sit on his job.</w:t>
      </w:r>
    </w:p>
    <w:p w14:paraId="1231A3DB" w14:textId="3090C782" w:rsidR="00B111E3" w:rsidRPr="00FA41DB" w:rsidRDefault="00C06947" w:rsidP="001C0EDE">
      <w:pPr>
        <w:ind w:firstLine="720"/>
      </w:pPr>
      <w:r w:rsidRPr="00FA41DB">
        <w:t>After elections once the leader has been chosen, usually the politician sets up an office where the citizens can reach to him and inform him of any problems. At times the location is too far for the citizens to access and since some don’t have adequate means to communicate with the politician it becomes hard to contact the politician.</w:t>
      </w:r>
    </w:p>
    <w:p w14:paraId="48783F7D" w14:textId="127DCB81" w:rsidR="005B7CDE" w:rsidRPr="00FA41DB" w:rsidRDefault="00C06947" w:rsidP="001C0EDE">
      <w:pPr>
        <w:ind w:firstLine="720"/>
      </w:pPr>
      <w:r w:rsidRPr="00FA41DB">
        <w:t xml:space="preserve">Citizens often </w:t>
      </w:r>
      <w:r w:rsidR="009B658E" w:rsidRPr="00FA41DB">
        <w:t xml:space="preserve">follow euphoria in voting instead of analysing achievements of the campaigner in their area. This is an issue that brings about biasness for example, especially in </w:t>
      </w:r>
      <w:r w:rsidR="009B658E" w:rsidRPr="00FA41DB">
        <w:lastRenderedPageBreak/>
        <w:t xml:space="preserve">the rural areas the citizens choose a person who belongs to </w:t>
      </w:r>
      <w:r w:rsidR="005B7CDE" w:rsidRPr="00FA41DB">
        <w:t>their tribe even if he is not the qualified person for the position.</w:t>
      </w:r>
      <w:r w:rsidR="003F2F90" w:rsidRPr="00FA41DB">
        <w:t xml:space="preserve"> Citizens need to be made aware of the qualification status of their leaders.</w:t>
      </w:r>
    </w:p>
    <w:p w14:paraId="3B51F3E8" w14:textId="5206E0EC" w:rsidR="00E37E69" w:rsidRPr="00FA41DB" w:rsidRDefault="009B658E" w:rsidP="00E37E69">
      <w:pPr>
        <w:ind w:firstLine="720"/>
      </w:pPr>
      <w:r w:rsidRPr="00FA41DB">
        <w:t>Citizens don’t get to know what to know what their politicians have done in their terms of office.</w:t>
      </w:r>
      <w:r w:rsidR="005B7CDE" w:rsidRPr="00FA41DB">
        <w:t xml:space="preserve"> T</w:t>
      </w:r>
      <w:r w:rsidR="005D5CB9" w:rsidRPr="00FA41DB">
        <w:t>his</w:t>
      </w:r>
      <w:r w:rsidR="005B7CDE" w:rsidRPr="00FA41DB">
        <w:t xml:space="preserve"> brings</w:t>
      </w:r>
      <w:r w:rsidR="005D5CB9" w:rsidRPr="00FA41DB">
        <w:t xml:space="preserve"> about confusion during re-election since some don’t know what the politician has done for his people. It may lead to </w:t>
      </w:r>
      <w:r w:rsidR="00F65052" w:rsidRPr="00FA41DB">
        <w:t>the election of a lazy leader and ruling out of a good potential leader.</w:t>
      </w:r>
    </w:p>
    <w:p w14:paraId="132970C9" w14:textId="77777777" w:rsidR="00B111E3" w:rsidRPr="00FA41DB" w:rsidRDefault="00B111E3" w:rsidP="00927E8E">
      <w:pPr>
        <w:rPr>
          <w:color w:val="2F5496" w:themeColor="accent1" w:themeShade="BF"/>
        </w:rPr>
      </w:pPr>
    </w:p>
    <w:p w14:paraId="04AB5808" w14:textId="654AFAEA" w:rsidR="007C2151" w:rsidRPr="00FA41DB" w:rsidRDefault="007C2151" w:rsidP="00E730F1">
      <w:pPr>
        <w:pStyle w:val="Heading2"/>
      </w:pPr>
      <w:bookmarkStart w:id="8" w:name="_Toc523419436"/>
      <w:r w:rsidRPr="00FA41DB">
        <w:t>1.3 Aim</w:t>
      </w:r>
      <w:bookmarkEnd w:id="8"/>
    </w:p>
    <w:p w14:paraId="7902EFD0" w14:textId="2B3187AB" w:rsidR="00F65052" w:rsidRPr="00FA41DB" w:rsidRDefault="00F65052" w:rsidP="009D3106">
      <w:pPr>
        <w:ind w:firstLine="720"/>
      </w:pPr>
      <w:r w:rsidRPr="00FA41DB">
        <w:t>To develop an application that assists the citizens to know their politician</w:t>
      </w:r>
      <w:r w:rsidR="003F2F90" w:rsidRPr="00FA41DB">
        <w:t xml:space="preserve"> fully and</w:t>
      </w:r>
      <w:r w:rsidRPr="00FA41DB">
        <w:t xml:space="preserve"> his efficiency in bringing change to the country.</w:t>
      </w:r>
    </w:p>
    <w:p w14:paraId="31A924A0" w14:textId="78DD8D72" w:rsidR="007C2151" w:rsidRPr="00FA41DB" w:rsidRDefault="007C2151" w:rsidP="00E730F1">
      <w:pPr>
        <w:pStyle w:val="Heading3"/>
      </w:pPr>
      <w:bookmarkStart w:id="9" w:name="_Toc523419437"/>
      <w:r w:rsidRPr="00FA41DB">
        <w:t>1.3.1 Specific Objectives</w:t>
      </w:r>
      <w:bookmarkEnd w:id="9"/>
    </w:p>
    <w:p w14:paraId="568C4587" w14:textId="77777777" w:rsidR="007C0385" w:rsidRPr="007C0385" w:rsidRDefault="007C0385" w:rsidP="007C0385">
      <w:pPr>
        <w:numPr>
          <w:ilvl w:val="0"/>
          <w:numId w:val="4"/>
        </w:numPr>
      </w:pPr>
      <w:r w:rsidRPr="007C0385">
        <w:t>To investigate challenges the challenges face by citizens during the political process.</w:t>
      </w:r>
    </w:p>
    <w:p w14:paraId="5E5441D4" w14:textId="72EF5000" w:rsidR="007C0385" w:rsidRPr="007C0385" w:rsidRDefault="007C0385" w:rsidP="007C0385">
      <w:pPr>
        <w:numPr>
          <w:ilvl w:val="0"/>
          <w:numId w:val="4"/>
        </w:numPr>
      </w:pPr>
      <w:r w:rsidRPr="007C0385">
        <w:t>To review existing solutions</w:t>
      </w:r>
      <w:r w:rsidR="00B847DF">
        <w:t xml:space="preserve"> that will enable citizens of a country to know about their politicians and post their opinions about the leaders.</w:t>
      </w:r>
    </w:p>
    <w:p w14:paraId="27E219E1" w14:textId="771D1F8D" w:rsidR="00F65052" w:rsidRPr="00FA41DB" w:rsidRDefault="007C0385" w:rsidP="00F65052">
      <w:pPr>
        <w:numPr>
          <w:ilvl w:val="0"/>
          <w:numId w:val="4"/>
        </w:numPr>
      </w:pPr>
      <w:r w:rsidRPr="007C0385">
        <w:t>To design, develop and test an application that assists the citizens to know their politician and his efficiency in bringing change to the country.</w:t>
      </w:r>
    </w:p>
    <w:p w14:paraId="7ED8A9E6" w14:textId="00EFBA77" w:rsidR="007C2151" w:rsidRPr="00FA41DB" w:rsidRDefault="007C2151" w:rsidP="00E730F1">
      <w:pPr>
        <w:pStyle w:val="Heading3"/>
      </w:pPr>
      <w:bookmarkStart w:id="10" w:name="_Toc523419438"/>
      <w:r w:rsidRPr="00FA41DB">
        <w:t>1.3.2 Research Questions</w:t>
      </w:r>
      <w:bookmarkEnd w:id="10"/>
    </w:p>
    <w:p w14:paraId="5A25B27A" w14:textId="77777777" w:rsidR="007C0385" w:rsidRPr="00FA41DB" w:rsidRDefault="007C0385" w:rsidP="007C0385">
      <w:pPr>
        <w:pStyle w:val="ListParagraph"/>
        <w:numPr>
          <w:ilvl w:val="0"/>
          <w:numId w:val="5"/>
        </w:numPr>
      </w:pPr>
      <w:r w:rsidRPr="00FA41DB">
        <w:t>Wh</w:t>
      </w:r>
      <w:r>
        <w:t>at are the challenges faced by citizens during the political process?</w:t>
      </w:r>
    </w:p>
    <w:p w14:paraId="0117740D" w14:textId="762072CD" w:rsidR="007C0385" w:rsidRPr="00FA41DB" w:rsidRDefault="007C0385" w:rsidP="00B847DF">
      <w:pPr>
        <w:pStyle w:val="ListParagraph"/>
        <w:numPr>
          <w:ilvl w:val="0"/>
          <w:numId w:val="5"/>
        </w:numPr>
      </w:pPr>
      <w:r w:rsidRPr="00FA41DB">
        <w:t xml:space="preserve">What </w:t>
      </w:r>
      <w:r>
        <w:t>are the existing solutions?</w:t>
      </w:r>
    </w:p>
    <w:p w14:paraId="7E75492C" w14:textId="0D59A9A2" w:rsidR="006A7091" w:rsidRPr="00FA41DB" w:rsidRDefault="007C0385" w:rsidP="006A7091">
      <w:pPr>
        <w:pStyle w:val="ListParagraph"/>
        <w:numPr>
          <w:ilvl w:val="0"/>
          <w:numId w:val="5"/>
        </w:numPr>
      </w:pPr>
      <w:r w:rsidRPr="00FA41DB">
        <w:t>How is a political application designed, developed and tested to assist citizens know their politician?</w:t>
      </w:r>
    </w:p>
    <w:p w14:paraId="73B9EDE9" w14:textId="0888D3B4" w:rsidR="007C2151" w:rsidRPr="00FA41DB" w:rsidRDefault="007C2151" w:rsidP="00E730F1">
      <w:pPr>
        <w:pStyle w:val="Heading2"/>
      </w:pPr>
      <w:bookmarkStart w:id="11" w:name="_Toc523419439"/>
      <w:r w:rsidRPr="00FA41DB">
        <w:t>1.4 Justification</w:t>
      </w:r>
      <w:bookmarkEnd w:id="11"/>
    </w:p>
    <w:p w14:paraId="279FBAC8" w14:textId="0F1AE7C4" w:rsidR="004664BA" w:rsidRPr="00FA41DB" w:rsidRDefault="00FC6E7D" w:rsidP="00FC6E7D">
      <w:r>
        <w:t xml:space="preserve">    T</w:t>
      </w:r>
      <w:bookmarkStart w:id="12" w:name="_GoBack"/>
      <w:bookmarkEnd w:id="12"/>
      <w:r w:rsidR="004664BA" w:rsidRPr="00FA41DB">
        <w:t xml:space="preserve">he system bridges the gap between the citizen and the politician and enables citizens to see an evaluation of their politician on an unbiased platform. This will enable the citizen to make an informed decision come the following elections about who to vote for. It will also enable the citizen to know their politician better and get contact information </w:t>
      </w:r>
      <w:r w:rsidR="00C67A9D" w:rsidRPr="00FA41DB">
        <w:t>to</w:t>
      </w:r>
      <w:r w:rsidR="004664BA" w:rsidRPr="00FA41DB">
        <w:t xml:space="preserve"> contact them in case of anything.</w:t>
      </w:r>
      <w:r w:rsidR="007C0385">
        <w:t xml:space="preserve"> Finally, it is important for the citizen to be able to participate in the political process by posting comments about their leaders so that they may know what to do.</w:t>
      </w:r>
    </w:p>
    <w:p w14:paraId="54E05952" w14:textId="042E5B10" w:rsidR="007C2151" w:rsidRPr="00FA41DB" w:rsidRDefault="007C2151" w:rsidP="00E730F1">
      <w:pPr>
        <w:pStyle w:val="Heading2"/>
      </w:pPr>
      <w:r w:rsidRPr="00FA41DB">
        <w:lastRenderedPageBreak/>
        <w:t xml:space="preserve"> </w:t>
      </w:r>
      <w:bookmarkStart w:id="13" w:name="_Toc523419440"/>
      <w:r w:rsidRPr="00FA41DB">
        <w:t>1.5 Scope and Limitation</w:t>
      </w:r>
      <w:bookmarkEnd w:id="13"/>
    </w:p>
    <w:p w14:paraId="4012FD80" w14:textId="56E42650" w:rsidR="00C67A9D" w:rsidRPr="00FA41DB" w:rsidRDefault="00C67A9D" w:rsidP="007C0385">
      <w:pPr>
        <w:ind w:firstLine="720"/>
      </w:pPr>
      <w:r w:rsidRPr="00FA41DB">
        <w:t>Kenya is divided into 47 counties, leaders are allocated according to this system, but this system will cover only 10 counties and with the respective leaders.</w:t>
      </w:r>
      <w:r w:rsidR="007C0385">
        <w:t xml:space="preserve"> These are </w:t>
      </w:r>
      <w:r w:rsidR="007C0385" w:rsidRPr="007C0385">
        <w:t xml:space="preserve">Kiambu, Nairobi, Machakos, Meru, Mombasa, Nyeri, </w:t>
      </w:r>
      <w:proofErr w:type="spellStart"/>
      <w:r w:rsidR="007C0385" w:rsidRPr="007C0385">
        <w:t>Homa</w:t>
      </w:r>
      <w:proofErr w:type="spellEnd"/>
      <w:r w:rsidR="007C0385" w:rsidRPr="007C0385">
        <w:t xml:space="preserve"> Bay, Kirinyaga, </w:t>
      </w:r>
      <w:proofErr w:type="spellStart"/>
      <w:r w:rsidR="007C0385" w:rsidRPr="007C0385">
        <w:t>Kisii</w:t>
      </w:r>
      <w:proofErr w:type="spellEnd"/>
      <w:r w:rsidR="007C0385" w:rsidRPr="007C0385">
        <w:t xml:space="preserve">, </w:t>
      </w:r>
      <w:proofErr w:type="spellStart"/>
      <w:r w:rsidR="007C0385" w:rsidRPr="007C0385">
        <w:t>Murang’a</w:t>
      </w:r>
      <w:proofErr w:type="spellEnd"/>
      <w:r w:rsidR="007C0385" w:rsidRPr="007C0385">
        <w:t xml:space="preserve">. </w:t>
      </w:r>
      <w:r w:rsidRPr="00FA41DB">
        <w:t>This is because of time constraints thus it will be hard to get information about leaders from all counties. The scope will also involve only electoral seats of the government</w:t>
      </w:r>
      <w:r w:rsidR="007C0385">
        <w:t>: Member of parliament (MP), Governor, Women Representatives, Senator, Members of county assembly (MCA).</w:t>
      </w:r>
    </w:p>
    <w:p w14:paraId="3FB4CBD4" w14:textId="56CFCC35" w:rsidR="00C67A9D" w:rsidRPr="00FA41DB" w:rsidRDefault="007C0385" w:rsidP="00FE7261">
      <w:pPr>
        <w:ind w:firstLine="720"/>
      </w:pPr>
      <w:r>
        <w:t xml:space="preserve">Limitations: </w:t>
      </w:r>
      <w:r w:rsidR="00C67A9D" w:rsidRPr="00FA41DB">
        <w:t>The leaders may give false information</w:t>
      </w:r>
      <w:r w:rsidR="00FE0621" w:rsidRPr="00FA41DB">
        <w:t xml:space="preserve"> about their personal or educational background</w:t>
      </w:r>
      <w:r w:rsidR="00C67A9D" w:rsidRPr="00FA41DB">
        <w:t>.</w:t>
      </w:r>
      <w:r w:rsidR="00567566" w:rsidRPr="00FA41DB">
        <w:t xml:space="preserve"> </w:t>
      </w:r>
      <w:r w:rsidR="00C67A9D" w:rsidRPr="00FA41DB">
        <w:t>The leaders may decide to be discrete about their information</w:t>
      </w:r>
      <w:r w:rsidR="00FE0621" w:rsidRPr="00FA41DB">
        <w:t>.</w:t>
      </w:r>
      <w:r w:rsidR="00567566" w:rsidRPr="00FA41DB">
        <w:t xml:space="preserve"> </w:t>
      </w:r>
      <w:r w:rsidR="00C67A9D" w:rsidRPr="00FA41DB">
        <w:t>To cover all the 47 counties requires a lot of attention and time may be a limiting factor.</w:t>
      </w:r>
      <w:r w:rsidR="00567566" w:rsidRPr="00FA41DB">
        <w:t xml:space="preserve"> </w:t>
      </w:r>
      <w:r w:rsidR="00C67A9D" w:rsidRPr="00FA41DB">
        <w:t>The platform is admin dependent, so the integrity of the administrators must be unquestionable which is hard to establish.</w:t>
      </w:r>
      <w:r w:rsidR="00567566" w:rsidRPr="00FA41DB">
        <w:t xml:space="preserve"> </w:t>
      </w:r>
      <w:r>
        <w:t>P</w:t>
      </w:r>
      <w:r w:rsidR="00C67A9D" w:rsidRPr="00FA41DB">
        <w:t>oliticians may fail to create accounts on the website which will lead to an inefficient website</w:t>
      </w:r>
      <w:r w:rsidR="00FE0621" w:rsidRPr="00FA41DB">
        <w:t xml:space="preserve">. Citizens may also fail to create accounts which will reduce the user base thus leading to an inefficient system. </w:t>
      </w:r>
      <w:r>
        <w:t>The system also needs internet to be access.</w:t>
      </w:r>
    </w:p>
    <w:p w14:paraId="0FC7D688" w14:textId="63A2A683" w:rsidR="007C2151" w:rsidRPr="00FA41DB" w:rsidRDefault="007C2151">
      <w:pPr>
        <w:spacing w:before="0" w:after="160" w:line="259" w:lineRule="auto"/>
      </w:pPr>
      <w:r w:rsidRPr="00FA41DB">
        <w:br w:type="page"/>
      </w:r>
    </w:p>
    <w:p w14:paraId="71DACB86" w14:textId="67B449E1" w:rsidR="007C2151" w:rsidRPr="00FA41DB" w:rsidRDefault="007C2151" w:rsidP="00E730F1">
      <w:pPr>
        <w:pStyle w:val="Heading1"/>
      </w:pPr>
      <w:bookmarkStart w:id="14" w:name="_Toc523419441"/>
      <w:r w:rsidRPr="00FA41DB">
        <w:lastRenderedPageBreak/>
        <w:t>Chapter 2: Literature Review</w:t>
      </w:r>
      <w:bookmarkEnd w:id="14"/>
    </w:p>
    <w:p w14:paraId="107CE049" w14:textId="016830E9" w:rsidR="003119BB" w:rsidRPr="00FA41DB" w:rsidRDefault="007C2151" w:rsidP="00E730F1">
      <w:pPr>
        <w:pStyle w:val="Heading2"/>
      </w:pPr>
      <w:bookmarkStart w:id="15" w:name="_Toc523419442"/>
      <w:r w:rsidRPr="00FA41DB">
        <w:t>2.1 Introduction</w:t>
      </w:r>
      <w:bookmarkEnd w:id="15"/>
    </w:p>
    <w:p w14:paraId="3041076E" w14:textId="5E0A7101" w:rsidR="00FE0621" w:rsidRPr="00FA41DB" w:rsidRDefault="00FE0621" w:rsidP="00FE7261">
      <w:pPr>
        <w:ind w:firstLine="720"/>
      </w:pPr>
      <w:r w:rsidRPr="00FA41DB">
        <w:t xml:space="preserve">This chapter discusses the challenges encountered by the citizens during and after elections. It also shows the existing platforms and websites </w:t>
      </w:r>
      <w:r w:rsidR="00AF679A" w:rsidRPr="00FA41DB">
        <w:t>like</w:t>
      </w:r>
      <w:r w:rsidRPr="00FA41DB">
        <w:t xml:space="preserve"> ours and </w:t>
      </w:r>
      <w:r w:rsidR="00AF679A" w:rsidRPr="00FA41DB">
        <w:t xml:space="preserve">an evaluation of those platforms. </w:t>
      </w:r>
      <w:r w:rsidRPr="00FA41DB">
        <w:t>This chapter finally highlights the gaps in the existing systems.</w:t>
      </w:r>
    </w:p>
    <w:p w14:paraId="7968DA3C" w14:textId="152901AF" w:rsidR="007C2151" w:rsidRPr="00FA41DB" w:rsidRDefault="007C2151" w:rsidP="00E730F1">
      <w:pPr>
        <w:pStyle w:val="Heading2"/>
      </w:pPr>
      <w:bookmarkStart w:id="16" w:name="_Toc523419443"/>
      <w:r w:rsidRPr="00FA41DB">
        <w:t>2.2 Challenges Facing Kenyan Citizens in the Political Process</w:t>
      </w:r>
      <w:bookmarkEnd w:id="16"/>
    </w:p>
    <w:p w14:paraId="2F6522F4" w14:textId="5C54C077" w:rsidR="00AF679A" w:rsidRPr="00FA41DB" w:rsidRDefault="00AF679A" w:rsidP="00FE7261">
      <w:pPr>
        <w:ind w:firstLine="720"/>
      </w:pPr>
      <w:r w:rsidRPr="00FA41DB">
        <w:t xml:space="preserve">During elections, the citizens don’t </w:t>
      </w:r>
      <w:r w:rsidR="00567566" w:rsidRPr="00FA41DB">
        <w:t xml:space="preserve">have </w:t>
      </w:r>
      <w:r w:rsidRPr="00FA41DB">
        <w:t xml:space="preserve">enough information about </w:t>
      </w:r>
      <w:proofErr w:type="gramStart"/>
      <w:r w:rsidRPr="00FA41DB">
        <w:t>particular candidates</w:t>
      </w:r>
      <w:proofErr w:type="gramEnd"/>
      <w:r w:rsidRPr="00FA41DB">
        <w:t xml:space="preserve"> rendering confusion and election of corrupt leaders.</w:t>
      </w:r>
      <w:r w:rsidR="00567566" w:rsidRPr="00FA41DB">
        <w:t xml:space="preserve"> </w:t>
      </w:r>
      <w:r w:rsidRPr="00FA41DB">
        <w:t>The elected politicians don’t do their respect</w:t>
      </w:r>
      <w:r w:rsidR="00567566" w:rsidRPr="00FA41DB">
        <w:t>ive</w:t>
      </w:r>
      <w:r w:rsidRPr="00FA41DB">
        <w:t xml:space="preserve"> jobs.</w:t>
      </w:r>
      <w:r w:rsidR="00567566" w:rsidRPr="00FA41DB">
        <w:t xml:space="preserve"> </w:t>
      </w:r>
      <w:r w:rsidRPr="00FA41DB">
        <w:t>The elected politicians lie about what they have done for citizens.</w:t>
      </w:r>
      <w:r w:rsidR="00567566" w:rsidRPr="00FA41DB">
        <w:t xml:space="preserve"> </w:t>
      </w:r>
      <w:r w:rsidRPr="00FA41DB">
        <w:t>The citizens cannot easily contact their leaders in case of a problem.</w:t>
      </w:r>
      <w:r w:rsidR="00567566" w:rsidRPr="00FA41DB">
        <w:t xml:space="preserve"> </w:t>
      </w:r>
      <w:r w:rsidRPr="00FA41DB">
        <w:t>The elected politicians do not follow their manifesto when working for the citizens.</w:t>
      </w:r>
      <w:r w:rsidR="00567566" w:rsidRPr="00FA41DB">
        <w:t xml:space="preserve"> New and upcoming leaders have no platform</w:t>
      </w:r>
    </w:p>
    <w:p w14:paraId="7C0A1EF8" w14:textId="0F733AE0" w:rsidR="007C2151" w:rsidRPr="00FA41DB" w:rsidRDefault="007C2151" w:rsidP="00E730F1">
      <w:pPr>
        <w:pStyle w:val="Heading2"/>
      </w:pPr>
      <w:bookmarkStart w:id="17" w:name="_Toc523419444"/>
      <w:r w:rsidRPr="00FA41DB">
        <w:t xml:space="preserve">2.3 Existing </w:t>
      </w:r>
      <w:r w:rsidR="00567566" w:rsidRPr="00FA41DB">
        <w:t>platforms for</w:t>
      </w:r>
      <w:r w:rsidRPr="00FA41DB">
        <w:t xml:space="preserve"> evaluating politicians</w:t>
      </w:r>
      <w:bookmarkEnd w:id="17"/>
    </w:p>
    <w:p w14:paraId="4BEEE7F7" w14:textId="22BC2588" w:rsidR="00AF679A" w:rsidRPr="00FA41DB" w:rsidRDefault="00AF679A" w:rsidP="00AF679A">
      <w:r w:rsidRPr="00FA41DB">
        <w:t xml:space="preserve">There are 3 websites </w:t>
      </w:r>
      <w:proofErr w:type="gramStart"/>
      <w:r w:rsidRPr="00FA41DB">
        <w:t>similar to</w:t>
      </w:r>
      <w:proofErr w:type="gramEnd"/>
      <w:r w:rsidRPr="00FA41DB">
        <w:t xml:space="preserve"> ours and we evaluated them as follow</w:t>
      </w:r>
      <w:r w:rsidR="00567566" w:rsidRPr="00FA41DB">
        <w:t>s</w:t>
      </w:r>
      <w:r w:rsidRPr="00FA41DB">
        <w:t>:</w:t>
      </w:r>
    </w:p>
    <w:p w14:paraId="1FFCDEDB" w14:textId="48429453" w:rsidR="00AF679A" w:rsidRDefault="00AF679A" w:rsidP="00E730F1">
      <w:pPr>
        <w:pStyle w:val="Heading3"/>
      </w:pPr>
      <w:bookmarkStart w:id="18" w:name="_Toc523419445"/>
      <w:r w:rsidRPr="00FA41DB">
        <w:t>2.3.1 I-Citizen</w:t>
      </w:r>
      <w:bookmarkEnd w:id="18"/>
    </w:p>
    <w:p w14:paraId="3E67C70A" w14:textId="68CFE25A" w:rsidR="00FE7261" w:rsidRDefault="007C0385" w:rsidP="00E756CD">
      <w:pPr>
        <w:ind w:firstLine="720"/>
        <w:rPr>
          <w:color w:val="0D0D0D" w:themeColor="text1" w:themeTint="F2"/>
          <w:shd w:val="clear" w:color="auto" w:fill="FFFFFF"/>
        </w:rPr>
      </w:pPr>
      <w:r w:rsidRPr="007C0385">
        <w:rPr>
          <w:color w:val="0D0D0D" w:themeColor="text1" w:themeTint="F2"/>
        </w:rPr>
        <w:t>I-citizen is a</w:t>
      </w:r>
      <w:r>
        <w:rPr>
          <w:color w:val="0D0D0D" w:themeColor="text1" w:themeTint="F2"/>
        </w:rPr>
        <w:t xml:space="preserve"> web</w:t>
      </w:r>
      <w:r w:rsidR="00FE7261" w:rsidRPr="00130EDC">
        <w:rPr>
          <w:color w:val="0D0D0D" w:themeColor="text1" w:themeTint="F2"/>
        </w:rPr>
        <w:t xml:space="preserve"> application</w:t>
      </w:r>
      <w:r w:rsidR="00427F10">
        <w:rPr>
          <w:color w:val="0D0D0D" w:themeColor="text1" w:themeTint="F2"/>
        </w:rPr>
        <w:t xml:space="preserve"> that enables</w:t>
      </w:r>
      <w:r w:rsidR="00FE7261" w:rsidRPr="00130EDC">
        <w:rPr>
          <w:color w:val="0D0D0D" w:themeColor="text1" w:themeTint="F2"/>
        </w:rPr>
        <w:t xml:space="preserve"> users </w:t>
      </w:r>
      <w:r w:rsidR="00427F10">
        <w:rPr>
          <w:color w:val="0D0D0D" w:themeColor="text1" w:themeTint="F2"/>
        </w:rPr>
        <w:t>to</w:t>
      </w:r>
      <w:r w:rsidR="00FE7261" w:rsidRPr="00130EDC">
        <w:rPr>
          <w:color w:val="0D0D0D" w:themeColor="text1" w:themeTint="F2"/>
        </w:rPr>
        <w:t xml:space="preserve"> vote in polls on trending issues. Elected officials can gauge public opinion to</w:t>
      </w:r>
      <w:r w:rsidR="00FE7261">
        <w:rPr>
          <w:color w:val="0D0D0D" w:themeColor="text1" w:themeTint="F2"/>
        </w:rPr>
        <w:t xml:space="preserve"> make</w:t>
      </w:r>
      <w:r w:rsidR="00FE7261" w:rsidRPr="00130EDC">
        <w:rPr>
          <w:color w:val="0D0D0D" w:themeColor="text1" w:themeTint="F2"/>
        </w:rPr>
        <w:t> inform</w:t>
      </w:r>
      <w:r w:rsidR="00FE7261">
        <w:rPr>
          <w:color w:val="0D0D0D" w:themeColor="text1" w:themeTint="F2"/>
        </w:rPr>
        <w:t>ed</w:t>
      </w:r>
      <w:r w:rsidR="00FE7261" w:rsidRPr="00130EDC">
        <w:rPr>
          <w:color w:val="0D0D0D" w:themeColor="text1" w:themeTint="F2"/>
        </w:rPr>
        <w:t xml:space="preserve"> decisions.</w:t>
      </w:r>
      <w:r w:rsidR="00FE7261" w:rsidRPr="00130EDC">
        <w:rPr>
          <w:color w:val="0D0D0D" w:themeColor="text1" w:themeTint="F2"/>
          <w:shd w:val="clear" w:color="auto" w:fill="FFFFFF"/>
        </w:rPr>
        <w:t xml:space="preserve"> Leaders can test new ideas to a targeted audience.</w:t>
      </w:r>
      <w:r w:rsidR="00FE7261">
        <w:rPr>
          <w:color w:val="0D0D0D" w:themeColor="text1" w:themeTint="F2"/>
          <w:shd w:val="clear" w:color="auto" w:fill="FFFFFF"/>
        </w:rPr>
        <w:t xml:space="preserve"> </w:t>
      </w:r>
      <w:r w:rsidR="00FE7261" w:rsidRPr="00130EDC">
        <w:rPr>
          <w:color w:val="0D0D0D" w:themeColor="text1" w:themeTint="F2"/>
          <w:shd w:val="clear" w:color="auto" w:fill="FFFFFF"/>
        </w:rPr>
        <w:t>It is source for local, state and national news. Track trending polls and issues in your community</w:t>
      </w:r>
      <w:r w:rsidR="00427F10">
        <w:rPr>
          <w:color w:val="0D0D0D" w:themeColor="text1" w:themeTint="F2"/>
          <w:shd w:val="clear" w:color="auto" w:fill="FFFFFF"/>
        </w:rPr>
        <w:t xml:space="preserve"> </w:t>
      </w:r>
      <w:r w:rsidR="00427F10">
        <w:rPr>
          <w:color w:val="0D0D0D" w:themeColor="text1" w:themeTint="F2"/>
          <w:shd w:val="clear" w:color="auto" w:fill="FFFFFF"/>
        </w:rPr>
        <w:fldChar w:fldCharType="begin"/>
      </w:r>
      <w:r w:rsidR="00427F10">
        <w:rPr>
          <w:color w:val="0D0D0D" w:themeColor="text1" w:themeTint="F2"/>
          <w:shd w:val="clear" w:color="auto" w:fill="FFFFFF"/>
        </w:rPr>
        <w:instrText xml:space="preserve"> ADDIN ZOTERO_ITEM CSL_CITATION {"citationID":"nW5IIUes","properties":{"formattedCitation":"(\\uc0\\u8220{}Polling and Data Analytics,\\uc0\\u8221{} 2016)","plainCitation":"(“Polling and Data Analytics,” 2016)","noteIndex":0},"citationItems":[{"id":73,"uris":["http://zotero.org/users/local/nR4R5TNp/items/43S5HVQJ"],"uri":["http://zotero.org/users/local/nR4R5TNp/items/43S5HVQJ"],"itemData":{"id":73,"type":"post-weblog","title":"Polling and Data Analytics","container-title":"icitizen","abstract":"icitizen is a polling tool that connects people to their elected officials and organizations to inform decisions that affect their community. Sign up today!","URL":"https://icitizen.com/how-it-works/","language":"en-US","issued":{"date-parts":[["2016",8,1]]},"accessed":{"date-parts":[["2018",8,31]]}}}],"schema":"https://github.com/citation-style-language/schema/raw/master/csl-citation.json"} </w:instrText>
      </w:r>
      <w:r w:rsidR="00427F10">
        <w:rPr>
          <w:color w:val="0D0D0D" w:themeColor="text1" w:themeTint="F2"/>
          <w:shd w:val="clear" w:color="auto" w:fill="FFFFFF"/>
        </w:rPr>
        <w:fldChar w:fldCharType="separate"/>
      </w:r>
      <w:r w:rsidR="00427F10" w:rsidRPr="00427F10">
        <w:rPr>
          <w:rFonts w:cs="Times New Roman"/>
          <w:szCs w:val="24"/>
        </w:rPr>
        <w:t>(“Polling and Data Analytics,” 2016)</w:t>
      </w:r>
      <w:r w:rsidR="00427F10">
        <w:rPr>
          <w:color w:val="0D0D0D" w:themeColor="text1" w:themeTint="F2"/>
          <w:shd w:val="clear" w:color="auto" w:fill="FFFFFF"/>
        </w:rPr>
        <w:fldChar w:fldCharType="end"/>
      </w:r>
      <w:r w:rsidR="00FE7261" w:rsidRPr="00130EDC">
        <w:rPr>
          <w:color w:val="0D0D0D" w:themeColor="text1" w:themeTint="F2"/>
          <w:shd w:val="clear" w:color="auto" w:fill="FFFFFF"/>
        </w:rPr>
        <w:t>.</w:t>
      </w:r>
    </w:p>
    <w:p w14:paraId="3951EBD9" w14:textId="77777777" w:rsidR="00AF679A" w:rsidRPr="00FA41DB" w:rsidRDefault="00AF679A" w:rsidP="00AF679A">
      <w:pPr>
        <w:keepNext/>
      </w:pPr>
      <w:r w:rsidRPr="00FA41DB">
        <w:rPr>
          <w:noProof/>
        </w:rPr>
        <w:drawing>
          <wp:inline distT="0" distB="0" distL="0" distR="0" wp14:anchorId="45DDD473" wp14:editId="6CC5BECE">
            <wp:extent cx="5729605" cy="2937164"/>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83140" cy="2964608"/>
                    </a:xfrm>
                    <a:prstGeom prst="rect">
                      <a:avLst/>
                    </a:prstGeom>
                  </pic:spPr>
                </pic:pic>
              </a:graphicData>
            </a:graphic>
          </wp:inline>
        </w:drawing>
      </w:r>
    </w:p>
    <w:p w14:paraId="16D1A758" w14:textId="21A69925" w:rsidR="00AF679A" w:rsidRDefault="00AF679A" w:rsidP="00AF679A">
      <w:pPr>
        <w:pStyle w:val="Heading4"/>
      </w:pPr>
      <w:bookmarkStart w:id="19" w:name="_Toc523419506"/>
      <w:r w:rsidRPr="00FA41DB">
        <w:t>Figure 2.</w:t>
      </w:r>
      <w:r w:rsidR="00B847DF">
        <w:rPr>
          <w:noProof/>
        </w:rPr>
        <w:t>1</w:t>
      </w:r>
      <w:r w:rsidRPr="00FA41DB">
        <w:rPr>
          <w:noProof/>
        </w:rPr>
        <w:t>:</w:t>
      </w:r>
      <w:r w:rsidRPr="00FA41DB">
        <w:t xml:space="preserve"> Citizen Interests</w:t>
      </w:r>
      <w:bookmarkEnd w:id="19"/>
    </w:p>
    <w:p w14:paraId="2889CFFF" w14:textId="77777777" w:rsidR="00B847DF" w:rsidRPr="00B847DF" w:rsidRDefault="00B847DF" w:rsidP="00B847DF"/>
    <w:p w14:paraId="5DA3F97E" w14:textId="36E7FCB8" w:rsidR="00FE7261" w:rsidRPr="00FE7261" w:rsidRDefault="00FE7261" w:rsidP="00E756CD">
      <w:pPr>
        <w:ind w:firstLine="720"/>
      </w:pPr>
      <w:r>
        <w:lastRenderedPageBreak/>
        <w:t xml:space="preserve">Here users select </w:t>
      </w:r>
      <w:proofErr w:type="gramStart"/>
      <w:r>
        <w:t>particular topics</w:t>
      </w:r>
      <w:proofErr w:type="gramEnd"/>
      <w:r>
        <w:t xml:space="preserve"> of interests in order to get news based on their interests. This helps shape their notifications based on what they like.</w:t>
      </w:r>
    </w:p>
    <w:p w14:paraId="040DA7B3" w14:textId="77777777" w:rsidR="00AF679A" w:rsidRPr="00FA41DB" w:rsidRDefault="00AF679A" w:rsidP="00AF679A"/>
    <w:p w14:paraId="1AE73181" w14:textId="77777777" w:rsidR="00AF679A" w:rsidRPr="00FA41DB" w:rsidRDefault="00AF679A" w:rsidP="00AF679A">
      <w:pPr>
        <w:keepNext/>
      </w:pPr>
      <w:r w:rsidRPr="00FA41DB">
        <w:rPr>
          <w:noProof/>
        </w:rPr>
        <w:drawing>
          <wp:inline distT="0" distB="0" distL="0" distR="0" wp14:anchorId="361F53C2" wp14:editId="6ADCF8B7">
            <wp:extent cx="5731510" cy="287274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872740"/>
                    </a:xfrm>
                    <a:prstGeom prst="rect">
                      <a:avLst/>
                    </a:prstGeom>
                  </pic:spPr>
                </pic:pic>
              </a:graphicData>
            </a:graphic>
          </wp:inline>
        </w:drawing>
      </w:r>
    </w:p>
    <w:p w14:paraId="03069ED8" w14:textId="34BE2DD2" w:rsidR="00AF679A" w:rsidRPr="00FA41DB" w:rsidRDefault="00AF679A" w:rsidP="002D25F0">
      <w:pPr>
        <w:pStyle w:val="Heading4"/>
      </w:pPr>
      <w:bookmarkStart w:id="20" w:name="_Toc523419507"/>
      <w:r w:rsidRPr="00FA41DB">
        <w:t>Figure 2</w:t>
      </w:r>
      <w:r w:rsidR="00B847DF">
        <w:t>.</w:t>
      </w:r>
      <w:r w:rsidR="00B847DF">
        <w:rPr>
          <w:noProof/>
        </w:rPr>
        <w:t>2</w:t>
      </w:r>
      <w:r w:rsidRPr="00FA41DB">
        <w:rPr>
          <w:noProof/>
        </w:rPr>
        <w:t>:</w:t>
      </w:r>
      <w:r w:rsidRPr="00FA41DB">
        <w:t xml:space="preserve"> New Ideas</w:t>
      </w:r>
      <w:bookmarkEnd w:id="20"/>
    </w:p>
    <w:p w14:paraId="7F1FF3CB" w14:textId="340AFE36" w:rsidR="002D25F0" w:rsidRPr="00FA41DB" w:rsidRDefault="00FE7261" w:rsidP="002D25F0">
      <w:r>
        <w:t xml:space="preserve">Users can post a new idea which will be seen by other viewers </w:t>
      </w:r>
      <w:proofErr w:type="gramStart"/>
      <w:r>
        <w:t>and also</w:t>
      </w:r>
      <w:proofErr w:type="gramEnd"/>
      <w:r>
        <w:t xml:space="preserve"> by politicians thus </w:t>
      </w:r>
      <w:r w:rsidR="00E756CD">
        <w:t>enabling the politicians to implement ideas directly from their citizens</w:t>
      </w:r>
      <w:r>
        <w:t>.</w:t>
      </w:r>
    </w:p>
    <w:p w14:paraId="1925A829" w14:textId="77777777" w:rsidR="00AF679A" w:rsidRPr="00FA41DB" w:rsidRDefault="00AF679A" w:rsidP="00AF679A">
      <w:pPr>
        <w:keepNext/>
      </w:pPr>
      <w:r w:rsidRPr="00FA41DB">
        <w:rPr>
          <w:noProof/>
        </w:rPr>
        <w:drawing>
          <wp:inline distT="0" distB="0" distL="0" distR="0" wp14:anchorId="3A3E6A02" wp14:editId="0775AD5D">
            <wp:extent cx="5731510" cy="2890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890520"/>
                    </a:xfrm>
                    <a:prstGeom prst="rect">
                      <a:avLst/>
                    </a:prstGeom>
                  </pic:spPr>
                </pic:pic>
              </a:graphicData>
            </a:graphic>
          </wp:inline>
        </w:drawing>
      </w:r>
    </w:p>
    <w:p w14:paraId="54B0FB1E" w14:textId="72B0D959" w:rsidR="00AF679A" w:rsidRPr="00FA41DB" w:rsidRDefault="00AF679A" w:rsidP="00AF679A">
      <w:pPr>
        <w:pStyle w:val="Heading4"/>
      </w:pPr>
      <w:bookmarkStart w:id="21" w:name="_Toc523419508"/>
      <w:r w:rsidRPr="00FA41DB">
        <w:t>Figure 2.</w:t>
      </w:r>
      <w:r w:rsidR="00B847DF">
        <w:rPr>
          <w:noProof/>
        </w:rPr>
        <w:t>3</w:t>
      </w:r>
      <w:r w:rsidRPr="00FA41DB">
        <w:rPr>
          <w:noProof/>
        </w:rPr>
        <w:t>:</w:t>
      </w:r>
      <w:r w:rsidRPr="00FA41DB">
        <w:t xml:space="preserve"> Polls</w:t>
      </w:r>
      <w:bookmarkEnd w:id="21"/>
    </w:p>
    <w:p w14:paraId="28A4ADD8" w14:textId="2C031375" w:rsidR="00AF679A" w:rsidRPr="00FA41DB" w:rsidRDefault="00592657" w:rsidP="00AF679A">
      <w:r>
        <w:t>Checking polls. Here users can check polls of different subjects of interest.</w:t>
      </w:r>
    </w:p>
    <w:p w14:paraId="0F6E3AFF" w14:textId="63868B84" w:rsidR="00AF679A" w:rsidRDefault="00AF679A" w:rsidP="00E730F1">
      <w:pPr>
        <w:pStyle w:val="Heading3"/>
      </w:pPr>
      <w:bookmarkStart w:id="22" w:name="_Toc523419446"/>
      <w:r w:rsidRPr="00FA41DB">
        <w:lastRenderedPageBreak/>
        <w:t xml:space="preserve">2.3.2 </w:t>
      </w:r>
      <w:r w:rsidR="00BF385D" w:rsidRPr="00FA41DB">
        <w:t>PolitiFact</w:t>
      </w:r>
      <w:bookmarkEnd w:id="22"/>
    </w:p>
    <w:p w14:paraId="31460A3D" w14:textId="25314330" w:rsidR="00592657" w:rsidRPr="00FF623C" w:rsidRDefault="00592657" w:rsidP="00592657">
      <w:pPr>
        <w:rPr>
          <w:shd w:val="clear" w:color="auto" w:fill="FFFFFF"/>
        </w:rPr>
      </w:pPr>
      <w:r w:rsidRPr="00FF623C">
        <w:rPr>
          <w:shd w:val="clear" w:color="auto" w:fill="FFFFFF"/>
        </w:rPr>
        <w:t>PolitiFact is focused on looking at specific statements made by politicians and rating them for accuracy. PolitiFact is run by the editors and journalists who make up the PolitiFact team</w:t>
      </w:r>
      <w:r w:rsidR="00427F10">
        <w:rPr>
          <w:shd w:val="clear" w:color="auto" w:fill="FFFFFF"/>
        </w:rPr>
        <w:t xml:space="preserve"> </w:t>
      </w:r>
      <w:r w:rsidR="00427F10">
        <w:rPr>
          <w:shd w:val="clear" w:color="auto" w:fill="FFFFFF"/>
        </w:rPr>
        <w:fldChar w:fldCharType="begin"/>
      </w:r>
      <w:r w:rsidR="00427F10">
        <w:rPr>
          <w:shd w:val="clear" w:color="auto" w:fill="FFFFFF"/>
        </w:rPr>
        <w:instrText xml:space="preserve"> ADDIN ZOTERO_ITEM CSL_CITATION {"citationID":"pzes1KsM","properties":{"custom":"(\\uc0\\u8220{}Fact-checking U.S. politics,\\uc0\\u8221{} 2005)","formattedCitation":"(\\uc0\\u8220{}Fact-checking U.S. politics,\\uc0\\u8221{} 2005)","plainCitation":"(“Fact-checking U.S. politics,” 2005)","noteIndex":0},"citationItems":[{"id":75,"uris":["http://zotero.org/users/local/nR4R5TNp/items/8X2W36DB"],"uri":["http://zotero.org/users/local/nR4R5TNp/items/8X2W36DB"],"itemData":{"id":75,"type":"webpage","title":"Fact-checking U.S. politics","container-title":"PolitiFact","abstract":"Fact-checking U.S. politics","URL":"/truth-o-meter/","language":"en","accessed":{"date-parts":[["2018",8,31]]}}}],"schema":"https://github.com/citation-style-language/schema/raw/master/csl-citation.json"} </w:instrText>
      </w:r>
      <w:r w:rsidR="00427F10">
        <w:rPr>
          <w:shd w:val="clear" w:color="auto" w:fill="FFFFFF"/>
        </w:rPr>
        <w:fldChar w:fldCharType="separate"/>
      </w:r>
      <w:r w:rsidR="00427F10" w:rsidRPr="00427F10">
        <w:rPr>
          <w:rFonts w:cs="Times New Roman"/>
          <w:szCs w:val="24"/>
        </w:rPr>
        <w:t>(“Fact-checking U.S. politics,” 2005)</w:t>
      </w:r>
      <w:r w:rsidR="00427F10">
        <w:rPr>
          <w:shd w:val="clear" w:color="auto" w:fill="FFFFFF"/>
        </w:rPr>
        <w:fldChar w:fldCharType="end"/>
      </w:r>
      <w:r w:rsidRPr="00FF623C">
        <w:rPr>
          <w:shd w:val="clear" w:color="auto" w:fill="FFFFFF"/>
        </w:rPr>
        <w:t xml:space="preserve">. </w:t>
      </w:r>
    </w:p>
    <w:p w14:paraId="67039D86" w14:textId="5575A63E" w:rsidR="00592657" w:rsidRDefault="00592657" w:rsidP="00592657">
      <w:r w:rsidRPr="00FF623C">
        <w:t>The goal of the Truth-O-Meter is to reflect the relative accuracy of a statement. The meter has six ratings, in decreasing level of truthfulness</w:t>
      </w:r>
      <w:r>
        <w:t xml:space="preserve">: </w:t>
      </w:r>
      <w:r w:rsidRPr="00FF623C">
        <w:t>TRUE – The statement is accurate and there’s nothing significant missing.</w:t>
      </w:r>
      <w:r>
        <w:t xml:space="preserve"> </w:t>
      </w:r>
      <w:r w:rsidRPr="0068134D">
        <w:t>MOSTLY TRUE</w:t>
      </w:r>
      <w:r w:rsidRPr="00FF623C">
        <w:t> – The statement is accurate but needs clarification or additional information.</w:t>
      </w:r>
      <w:r>
        <w:t xml:space="preserve"> </w:t>
      </w:r>
      <w:r w:rsidRPr="0068134D">
        <w:t>HALF TRUE</w:t>
      </w:r>
      <w:r w:rsidRPr="00FF623C">
        <w:t> – The statement is partially accurate but leaves out important details or takes things out of context.</w:t>
      </w:r>
      <w:r>
        <w:t xml:space="preserve"> </w:t>
      </w:r>
      <w:r w:rsidRPr="0068134D">
        <w:t>MOSTLY FALSE</w:t>
      </w:r>
      <w:r w:rsidRPr="00FF623C">
        <w:t> – The statement contains an element of truth but ignores critical facts that would give a different impression.</w:t>
      </w:r>
      <w:r>
        <w:t xml:space="preserve"> </w:t>
      </w:r>
      <w:r w:rsidRPr="0068134D">
        <w:t>FALSE</w:t>
      </w:r>
      <w:r w:rsidRPr="00FF623C">
        <w:t> – The statement is not accurate.</w:t>
      </w:r>
      <w:r>
        <w:t xml:space="preserve"> </w:t>
      </w:r>
      <w:r w:rsidRPr="0068134D">
        <w:t>PANTS ON FIRE </w:t>
      </w:r>
      <w:r w:rsidRPr="00FF623C">
        <w:t>– The statement is not accurate and makes a ridiculous claim</w:t>
      </w:r>
      <w:r w:rsidR="00427F10">
        <w:t xml:space="preserve"> </w:t>
      </w:r>
      <w:r w:rsidR="00427F10">
        <w:fldChar w:fldCharType="begin"/>
      </w:r>
      <w:r w:rsidR="00427F10">
        <w:instrText xml:space="preserve"> ADDIN ZOTERO_ITEM CSL_CITATION {"citationID":"X3hQdo30","properties":{"custom":"(\\uc0\\u8220{}Fact-checking U.S. politics,\\uc0\\u8221{} 2005)","formattedCitation":"(\\uc0\\u8220{}Fact-checking U.S. politics,\\uc0\\u8221{} 2005)","plainCitation":"(“Fact-checking U.S. politics,” 2005)","noteIndex":0},"citationItems":[{"id":75,"uris":["http://zotero.org/users/local/nR4R5TNp/items/8X2W36DB"],"uri":["http://zotero.org/users/local/nR4R5TNp/items/8X2W36DB"],"itemData":{"id":75,"type":"webpage","title":"Fact-checking U.S. politics","container-title":"PolitiFact","abstract":"Fact-checking U.S. politics","URL":"/truth-o-meter/","language":"en","accessed":{"date-parts":[["2018",8,31]]}}}],"schema":"https://github.com/citation-style-language/schema/raw/master/csl-citation.json"} </w:instrText>
      </w:r>
      <w:r w:rsidR="00427F10">
        <w:fldChar w:fldCharType="separate"/>
      </w:r>
      <w:r w:rsidR="00427F10" w:rsidRPr="00427F10">
        <w:rPr>
          <w:rFonts w:cs="Times New Roman"/>
          <w:szCs w:val="24"/>
        </w:rPr>
        <w:t>(“Fact-checking U.S. politics,” 2005)</w:t>
      </w:r>
      <w:r w:rsidR="00427F10">
        <w:fldChar w:fldCharType="end"/>
      </w:r>
      <w:r w:rsidRPr="00FF623C">
        <w:t>.</w:t>
      </w:r>
      <w:r>
        <w:t xml:space="preserve"> </w:t>
      </w:r>
      <w:r w:rsidRPr="00FF623C">
        <w:t xml:space="preserve">The burden of proof is on the speaker, and </w:t>
      </w:r>
      <w:r>
        <w:t xml:space="preserve">then </w:t>
      </w:r>
      <w:r w:rsidRPr="00FF623C">
        <w:t xml:space="preserve">statements </w:t>
      </w:r>
      <w:r>
        <w:t xml:space="preserve">are rated </w:t>
      </w:r>
      <w:r w:rsidRPr="00FF623C">
        <w:t>based on the information known at the time the statement is made.</w:t>
      </w:r>
    </w:p>
    <w:p w14:paraId="3985F02A" w14:textId="77777777" w:rsidR="00592657" w:rsidRPr="00FF623C" w:rsidRDefault="00592657" w:rsidP="00592657"/>
    <w:p w14:paraId="32E8E03F" w14:textId="77777777" w:rsidR="00AF679A" w:rsidRPr="00FA41DB" w:rsidRDefault="00AF679A" w:rsidP="00AF679A">
      <w:pPr>
        <w:keepNext/>
      </w:pPr>
      <w:r w:rsidRPr="00FA41DB">
        <w:rPr>
          <w:noProof/>
        </w:rPr>
        <w:drawing>
          <wp:inline distT="0" distB="0" distL="0" distR="0" wp14:anchorId="2A323955" wp14:editId="63CE3829">
            <wp:extent cx="5731510" cy="1515745"/>
            <wp:effectExtent l="0" t="0" r="254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515745"/>
                    </a:xfrm>
                    <a:prstGeom prst="rect">
                      <a:avLst/>
                    </a:prstGeom>
                  </pic:spPr>
                </pic:pic>
              </a:graphicData>
            </a:graphic>
          </wp:inline>
        </w:drawing>
      </w:r>
    </w:p>
    <w:p w14:paraId="2AEF9A8B" w14:textId="38BDAA80" w:rsidR="00AF679A" w:rsidRDefault="00AF679A" w:rsidP="00AF679A">
      <w:pPr>
        <w:pStyle w:val="Heading4"/>
      </w:pPr>
      <w:bookmarkStart w:id="23" w:name="_Toc523419511"/>
      <w:r w:rsidRPr="00FA41DB">
        <w:t>Figure 2.</w:t>
      </w:r>
      <w:r w:rsidR="00B847DF">
        <w:rPr>
          <w:noProof/>
        </w:rPr>
        <w:t>4</w:t>
      </w:r>
      <w:r w:rsidRPr="00FA41DB">
        <w:rPr>
          <w:noProof/>
        </w:rPr>
        <w:t>:</w:t>
      </w:r>
      <w:r w:rsidRPr="00FA41DB">
        <w:t xml:space="preserve"> Popular leaders</w:t>
      </w:r>
      <w:bookmarkEnd w:id="23"/>
    </w:p>
    <w:p w14:paraId="04AB5C47" w14:textId="4CF91040" w:rsidR="00592657" w:rsidRPr="00592657" w:rsidRDefault="00931A2A" w:rsidP="00931A2A">
      <w:pPr>
        <w:ind w:firstLine="720"/>
      </w:pPr>
      <w:r>
        <w:t>There are only a few leaders which this application focuses on. These are the popular leaders in the area.</w:t>
      </w:r>
    </w:p>
    <w:p w14:paraId="791A2F11" w14:textId="77777777" w:rsidR="00AF679A" w:rsidRPr="00FA41DB" w:rsidRDefault="00AF679A" w:rsidP="00AF679A">
      <w:pPr>
        <w:keepNext/>
      </w:pPr>
      <w:r w:rsidRPr="00FA41DB">
        <w:rPr>
          <w:noProof/>
        </w:rPr>
        <w:lastRenderedPageBreak/>
        <w:drawing>
          <wp:inline distT="0" distB="0" distL="0" distR="0" wp14:anchorId="2036B146" wp14:editId="6D3B949B">
            <wp:extent cx="5731510" cy="19570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1957070"/>
                    </a:xfrm>
                    <a:prstGeom prst="rect">
                      <a:avLst/>
                    </a:prstGeom>
                  </pic:spPr>
                </pic:pic>
              </a:graphicData>
            </a:graphic>
          </wp:inline>
        </w:drawing>
      </w:r>
    </w:p>
    <w:p w14:paraId="3D8DB348" w14:textId="5FAF37A9" w:rsidR="00AF679A" w:rsidRDefault="00AF679A" w:rsidP="002D25F0">
      <w:pPr>
        <w:pStyle w:val="Heading4"/>
      </w:pPr>
      <w:bookmarkStart w:id="24" w:name="_Toc523419513"/>
      <w:r w:rsidRPr="00FA41DB">
        <w:t>Figure 2</w:t>
      </w:r>
      <w:r w:rsidR="00BF385D" w:rsidRPr="00FA41DB">
        <w:t>.</w:t>
      </w:r>
      <w:r w:rsidR="00B847DF">
        <w:rPr>
          <w:noProof/>
        </w:rPr>
        <w:t>5</w:t>
      </w:r>
      <w:r w:rsidR="00BF385D" w:rsidRPr="00FA41DB">
        <w:rPr>
          <w:noProof/>
        </w:rPr>
        <w:t>:</w:t>
      </w:r>
      <w:r w:rsidRPr="00FA41DB">
        <w:t xml:space="preserve"> </w:t>
      </w:r>
      <w:r w:rsidR="00BF385D" w:rsidRPr="00FA41DB">
        <w:t>Politician Rankings</w:t>
      </w:r>
      <w:bookmarkEnd w:id="24"/>
    </w:p>
    <w:p w14:paraId="4FE99324" w14:textId="15B15BE1" w:rsidR="00931A2A" w:rsidRPr="00FA41DB" w:rsidRDefault="00931A2A" w:rsidP="00B847DF">
      <w:pPr>
        <w:ind w:firstLine="720"/>
      </w:pPr>
      <w:r>
        <w:t>Promises the leaders stated. The site keeps track of what the leaders have promised their citizens. This helps politicians keep their promises since they know it might be used against them.</w:t>
      </w:r>
    </w:p>
    <w:p w14:paraId="57AE5B8D" w14:textId="70166866" w:rsidR="00AF679A" w:rsidRDefault="00AF679A" w:rsidP="00E730F1">
      <w:pPr>
        <w:pStyle w:val="Heading3"/>
      </w:pPr>
      <w:bookmarkStart w:id="25" w:name="_Toc523419447"/>
      <w:r w:rsidRPr="00FA41DB">
        <w:t xml:space="preserve">2.3.3 </w:t>
      </w:r>
      <w:r w:rsidR="00931A2A" w:rsidRPr="00931A2A">
        <w:t>African Politics</w:t>
      </w:r>
      <w:r w:rsidR="00801A27">
        <w:t xml:space="preserve"> and</w:t>
      </w:r>
      <w:r w:rsidR="00931A2A" w:rsidRPr="00931A2A">
        <w:t xml:space="preserve"> Policy</w:t>
      </w:r>
      <w:r w:rsidR="00931A2A">
        <w:t xml:space="preserve"> (APP)</w:t>
      </w:r>
      <w:bookmarkEnd w:id="25"/>
    </w:p>
    <w:p w14:paraId="6D554033" w14:textId="1E78B70E" w:rsidR="00931A2A" w:rsidRPr="00931A2A" w:rsidRDefault="00931A2A" w:rsidP="00427F10">
      <w:pPr>
        <w:ind w:firstLine="720"/>
      </w:pPr>
      <w:r>
        <w:t>This website displays latest political stories happening in Africa. Keeps Africans informed about what is going on</w:t>
      </w:r>
      <w:r w:rsidR="00427F10">
        <w:t xml:space="preserve"> </w:t>
      </w:r>
      <w:r w:rsidR="00427F10" w:rsidRPr="00427F10">
        <w:fldChar w:fldCharType="begin"/>
      </w:r>
      <w:r w:rsidR="00427F10" w:rsidRPr="00427F10">
        <w:instrText xml:space="preserve"> ADDIN ZOTERO_ITEM CSL_CITATION {"citationID":"e5TpKgfV","properties":{"custom":"(\\uc0\\u8220{}African Politics and Policy Newsletter,\\uc0\\u8221{} 2010)","formattedCitation":"(\\uc0\\u8220{}African Politics and Policy Newsletter,\\uc0\\u8221{} 2010)","plainCitation":"(“African Politics and Policy Newsletter,” 2010)","noteIndex":0},"citationItems":[{"id":77,"uris":["http://zotero.org/users/local/nR4R5TNp/items/L6ACSG9H"],"uri":["http://zotero.org/users/local/nR4R5TNp/items/L6ACSG9H"],"itemData":{"id":77,"type":"post-weblog","title":"African Politics and Policy Newsletter","container-title":"African Politics and Policy","abstract":"APP_Newsletter_First_issue This is the first issue of the newsletter of African Politics and Policy. In this issue our collaborators discuss...","URL":"http://www.africanpoliticsandpolicy.com/?page_id=10","language":"en-US","accessed":{"date-parts":[["2018",8,31]]}}}],"schema":"https://github.com/citation-style-language/schema/raw/master/csl-citation.json"} </w:instrText>
      </w:r>
      <w:r w:rsidR="00427F10" w:rsidRPr="00427F10">
        <w:fldChar w:fldCharType="separate"/>
      </w:r>
      <w:r w:rsidR="00427F10" w:rsidRPr="00427F10">
        <w:t>(“African Politics and Policy Newsletter,” 2010)</w:t>
      </w:r>
      <w:r w:rsidR="00427F10" w:rsidRPr="00427F10">
        <w:fldChar w:fldCharType="end"/>
      </w:r>
      <w:r>
        <w:t>.</w:t>
      </w:r>
      <w:r w:rsidR="00427F10">
        <w:t xml:space="preserve"> In its description, it is described as an online journal.</w:t>
      </w:r>
    </w:p>
    <w:p w14:paraId="7B920D62" w14:textId="65127546" w:rsidR="00AF679A" w:rsidRPr="00FA41DB" w:rsidRDefault="00AF679A" w:rsidP="00AF679A">
      <w:pPr>
        <w:keepNext/>
      </w:pPr>
      <w:r w:rsidRPr="00FA41DB">
        <w:rPr>
          <w:noProof/>
        </w:rPr>
        <w:drawing>
          <wp:inline distT="0" distB="0" distL="0" distR="0" wp14:anchorId="0041BE72" wp14:editId="7533C3CD">
            <wp:extent cx="5731510" cy="3215640"/>
            <wp:effectExtent l="0" t="0" r="254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215640"/>
                    </a:xfrm>
                    <a:prstGeom prst="rect">
                      <a:avLst/>
                    </a:prstGeom>
                  </pic:spPr>
                </pic:pic>
              </a:graphicData>
            </a:graphic>
          </wp:inline>
        </w:drawing>
      </w:r>
    </w:p>
    <w:p w14:paraId="161098E3" w14:textId="48D3598F" w:rsidR="00AF679A" w:rsidRPr="00FA41DB" w:rsidRDefault="00AF679A" w:rsidP="002D25F0">
      <w:pPr>
        <w:pStyle w:val="Heading4"/>
      </w:pPr>
      <w:bookmarkStart w:id="26" w:name="_Toc523419514"/>
      <w:r w:rsidRPr="00FA41DB">
        <w:t>Figure 2</w:t>
      </w:r>
      <w:r w:rsidR="00BF385D" w:rsidRPr="00FA41DB">
        <w:t>.</w:t>
      </w:r>
      <w:r w:rsidR="00B847DF">
        <w:t>6</w:t>
      </w:r>
      <w:r w:rsidR="00BF385D" w:rsidRPr="00FA41DB">
        <w:t>:</w:t>
      </w:r>
      <w:r w:rsidRPr="00FA41DB">
        <w:t xml:space="preserve"> </w:t>
      </w:r>
      <w:r w:rsidR="00BF385D" w:rsidRPr="00FA41DB">
        <w:t xml:space="preserve">APP </w:t>
      </w:r>
      <w:r w:rsidRPr="00FA41DB">
        <w:t>Home</w:t>
      </w:r>
      <w:bookmarkEnd w:id="26"/>
    </w:p>
    <w:p w14:paraId="51EC2570" w14:textId="77777777" w:rsidR="002D25F0" w:rsidRPr="00FA41DB" w:rsidRDefault="002D25F0" w:rsidP="002D25F0"/>
    <w:p w14:paraId="15C5F63D" w14:textId="1DCCD163" w:rsidR="00AF679A" w:rsidRPr="00FA41DB" w:rsidRDefault="00801A27" w:rsidP="00AF679A">
      <w:pPr>
        <w:keepNext/>
      </w:pPr>
      <w:r>
        <w:rPr>
          <w:noProof/>
        </w:rPr>
        <w:lastRenderedPageBreak/>
        <w:drawing>
          <wp:inline distT="0" distB="0" distL="0" distR="0" wp14:anchorId="5589795D" wp14:editId="65564757">
            <wp:extent cx="5731510" cy="276352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2763520"/>
                    </a:xfrm>
                    <a:prstGeom prst="rect">
                      <a:avLst/>
                    </a:prstGeom>
                  </pic:spPr>
                </pic:pic>
              </a:graphicData>
            </a:graphic>
          </wp:inline>
        </w:drawing>
      </w:r>
    </w:p>
    <w:p w14:paraId="6684375B" w14:textId="007DDB02" w:rsidR="00AF679A" w:rsidRPr="00FA41DB" w:rsidRDefault="00AF679A" w:rsidP="00BF385D">
      <w:pPr>
        <w:pStyle w:val="Heading4"/>
      </w:pPr>
      <w:bookmarkStart w:id="27" w:name="_Toc523419515"/>
      <w:r w:rsidRPr="00FA41DB">
        <w:t>Figure 2</w:t>
      </w:r>
      <w:r w:rsidR="00BF385D" w:rsidRPr="00FA41DB">
        <w:t>.</w:t>
      </w:r>
      <w:r w:rsidR="00B847DF">
        <w:t>7</w:t>
      </w:r>
      <w:r w:rsidR="00BF385D" w:rsidRPr="00FA41DB">
        <w:t xml:space="preserve">: </w:t>
      </w:r>
      <w:r w:rsidR="00801A27">
        <w:t>African Politics and Policy</w:t>
      </w:r>
      <w:bookmarkEnd w:id="27"/>
      <w:r w:rsidR="00427F10">
        <w:fldChar w:fldCharType="begin"/>
      </w:r>
      <w:r w:rsidR="00427F10">
        <w:instrText xml:space="preserve"> ADDIN ZOTERO_ITEM CSL_CITATION {"citationID":"3375JmeG","properties":{"custom":"(\\uc0\\u8220{}African Politics and Policy Newsletter,\\uc0\\u8221{} 2010)","formattedCitation":"(\\uc0\\u8220{}African Politics and Policy Newsletter,\\uc0\\u8221{} 2010)","plainCitation":"(“African Politics and Policy Newsletter,” 2010)","noteIndex":0},"citationItems":[{"id":77,"uris":["http://zotero.org/users/local/nR4R5TNp/items/L6ACSG9H"],"uri":["http://zotero.org/users/local/nR4R5TNp/items/L6ACSG9H"],"itemData":{"id":77,"type":"post-weblog","title":"African Politics and Policy Newsletter","container-title":"African Politics and Policy","abstract":"APP_Newsletter_First_issue This is the first issue of the newsletter of African Politics and Policy. In this issue our collaborators discuss...","URL":"http://www.africanpoliticsandpolicy.com/?page_id=10","language":"en-US","accessed":{"date-parts":[["2018",8,31]]}}}],"schema":"https://github.com/citation-style-language/schema/raw/master/csl-citation.json"} </w:instrText>
      </w:r>
      <w:r w:rsidR="00427F10">
        <w:fldChar w:fldCharType="separate"/>
      </w:r>
      <w:r w:rsidR="00427F10" w:rsidRPr="00427F10">
        <w:rPr>
          <w:rFonts w:cs="Times New Roman"/>
          <w:szCs w:val="24"/>
        </w:rPr>
        <w:t>(“African Politics and Policy Newsletter,” 2010)</w:t>
      </w:r>
      <w:r w:rsidR="00427F10">
        <w:fldChar w:fldCharType="end"/>
      </w:r>
    </w:p>
    <w:p w14:paraId="052CBA89" w14:textId="36125E16" w:rsidR="00AF679A" w:rsidRDefault="00AF679A" w:rsidP="00AF679A"/>
    <w:p w14:paraId="79B053EC" w14:textId="77777777" w:rsidR="00801A27" w:rsidRPr="00FA41DB" w:rsidRDefault="00801A27" w:rsidP="00AF679A"/>
    <w:p w14:paraId="707A6E2C" w14:textId="64F5E7DD" w:rsidR="00C827A9" w:rsidRPr="00FA41DB" w:rsidRDefault="00C827A9" w:rsidP="00E730F1">
      <w:pPr>
        <w:pStyle w:val="Heading2"/>
      </w:pPr>
      <w:bookmarkStart w:id="28" w:name="_Toc523419448"/>
      <w:r w:rsidRPr="00FA41DB">
        <w:t>2.4 Gaps in Existing System</w:t>
      </w:r>
      <w:bookmarkEnd w:id="28"/>
    </w:p>
    <w:p w14:paraId="2949BFDF" w14:textId="7461B107" w:rsidR="00C827A9" w:rsidRPr="00FA41DB" w:rsidRDefault="00801A27" w:rsidP="00433D60">
      <w:pPr>
        <w:tabs>
          <w:tab w:val="left" w:pos="720"/>
          <w:tab w:val="left" w:pos="3000"/>
        </w:tabs>
      </w:pPr>
      <w:r>
        <w:tab/>
      </w:r>
      <w:r w:rsidR="00BF385D" w:rsidRPr="00FA41DB">
        <w:t>The above applications only give information about what is happening in politics.</w:t>
      </w:r>
      <w:r w:rsidR="00F70899" w:rsidRPr="00FA41DB">
        <w:t xml:space="preserve"> </w:t>
      </w:r>
      <w:r w:rsidR="00BF385D" w:rsidRPr="00FA41DB">
        <w:t>They do</w:t>
      </w:r>
      <w:r w:rsidR="00F70899" w:rsidRPr="00FA41DB">
        <w:t xml:space="preserve"> </w:t>
      </w:r>
      <w:r w:rsidR="00BF385D" w:rsidRPr="00FA41DB">
        <w:t>n</w:t>
      </w:r>
      <w:r w:rsidR="00F70899" w:rsidRPr="00FA41DB">
        <w:t>o</w:t>
      </w:r>
      <w:r w:rsidR="00BF385D" w:rsidRPr="00FA41DB">
        <w:t xml:space="preserve">t have information about </w:t>
      </w:r>
      <w:r w:rsidR="00F70899" w:rsidRPr="00FA41DB">
        <w:t>politicians</w:t>
      </w:r>
      <w:r w:rsidR="00BF385D" w:rsidRPr="00FA41DB">
        <w:t xml:space="preserve"> in terms of their background information. They also do not provide contact information of the politicians.</w:t>
      </w:r>
      <w:r w:rsidR="00F70899" w:rsidRPr="00FA41DB">
        <w:t xml:space="preserve"> </w:t>
      </w:r>
      <w:r w:rsidR="00BF385D" w:rsidRPr="00FA41DB">
        <w:t xml:space="preserve">Finally, the most obvious gap is that the sites have scope limited to the United States </w:t>
      </w:r>
      <w:r>
        <w:t xml:space="preserve">or Africa in general </w:t>
      </w:r>
      <w:r w:rsidR="00BF385D" w:rsidRPr="00FA41DB">
        <w:t>thus there is need to have one that is tailored for Kenya.</w:t>
      </w:r>
      <w:r w:rsidR="00C827A9" w:rsidRPr="00FA41DB">
        <w:br w:type="page"/>
      </w:r>
    </w:p>
    <w:p w14:paraId="0BC32A22" w14:textId="5934007D" w:rsidR="00001AA9" w:rsidRPr="00FA41DB" w:rsidRDefault="00C827A9" w:rsidP="00E730F1">
      <w:pPr>
        <w:pStyle w:val="Heading1"/>
      </w:pPr>
      <w:bookmarkStart w:id="29" w:name="_Toc523419449"/>
      <w:r w:rsidRPr="00FA41DB">
        <w:lastRenderedPageBreak/>
        <w:t>Chapter 3: Methodology</w:t>
      </w:r>
      <w:bookmarkEnd w:id="29"/>
    </w:p>
    <w:p w14:paraId="1B9161BA" w14:textId="0628EF07" w:rsidR="00C827A9" w:rsidRPr="00FA41DB" w:rsidRDefault="00C827A9" w:rsidP="00E730F1">
      <w:pPr>
        <w:pStyle w:val="Heading2"/>
      </w:pPr>
      <w:bookmarkStart w:id="30" w:name="_Toc523419450"/>
      <w:r w:rsidRPr="00FA41DB">
        <w:t xml:space="preserve">3.1 </w:t>
      </w:r>
      <w:r w:rsidR="008973F1" w:rsidRPr="00FA41DB">
        <w:t>Introduction</w:t>
      </w:r>
      <w:bookmarkEnd w:id="30"/>
    </w:p>
    <w:p w14:paraId="5208E50D" w14:textId="13255D27" w:rsidR="008B3F75" w:rsidRPr="00FA41DB" w:rsidRDefault="008B3F75" w:rsidP="002D25F0">
      <w:pPr>
        <w:ind w:firstLine="720"/>
      </w:pPr>
      <w:r w:rsidRPr="00FA41DB">
        <w:t>This chapter discusses the System Development Methodology, System Analysis and Design aspect of the project, System Development Tools and Techniques and the Deliverables for the project.</w:t>
      </w:r>
    </w:p>
    <w:p w14:paraId="1B7359AB" w14:textId="77777777" w:rsidR="00001AA9" w:rsidRPr="00FA41DB" w:rsidRDefault="00001AA9" w:rsidP="008B3F75"/>
    <w:p w14:paraId="31D79C6B" w14:textId="6B668767" w:rsidR="008973F1" w:rsidRPr="00FA41DB" w:rsidRDefault="008973F1" w:rsidP="00E730F1">
      <w:pPr>
        <w:pStyle w:val="Heading2"/>
      </w:pPr>
      <w:bookmarkStart w:id="31" w:name="_Toc523419451"/>
      <w:r w:rsidRPr="00FA41DB">
        <w:t>3.2 System Development Methodology</w:t>
      </w:r>
      <w:bookmarkEnd w:id="31"/>
    </w:p>
    <w:p w14:paraId="2DC57BA2" w14:textId="3E930CF8" w:rsidR="002D25F0" w:rsidRPr="00FA41DB" w:rsidRDefault="00734535" w:rsidP="002D25F0">
      <w:pPr>
        <w:ind w:firstLine="720"/>
      </w:pPr>
      <w:r w:rsidRPr="00FA41DB">
        <w:t>A </w:t>
      </w:r>
      <w:r w:rsidR="00A445C3" w:rsidRPr="00FA41DB">
        <w:t>S</w:t>
      </w:r>
      <w:r w:rsidRPr="00FA41DB">
        <w:t xml:space="preserve">oftware </w:t>
      </w:r>
      <w:r w:rsidR="00A445C3" w:rsidRPr="00FA41DB">
        <w:t>D</w:t>
      </w:r>
      <w:r w:rsidRPr="00FA41DB">
        <w:t>evelopment </w:t>
      </w:r>
      <w:r w:rsidR="00A445C3" w:rsidRPr="00FA41DB">
        <w:t>M</w:t>
      </w:r>
      <w:r w:rsidRPr="00FA41DB">
        <w:t xml:space="preserve">ethodology or </w:t>
      </w:r>
      <w:r w:rsidR="00A445C3" w:rsidRPr="00FA41DB">
        <w:t>S</w:t>
      </w:r>
      <w:r w:rsidRPr="00FA41DB">
        <w:t xml:space="preserve">ystem </w:t>
      </w:r>
      <w:r w:rsidR="00A445C3" w:rsidRPr="00FA41DB">
        <w:t>D</w:t>
      </w:r>
      <w:r w:rsidRPr="00FA41DB">
        <w:t xml:space="preserve">evelopment </w:t>
      </w:r>
      <w:r w:rsidR="00A445C3" w:rsidRPr="00FA41DB">
        <w:t>M</w:t>
      </w:r>
      <w:r w:rsidRPr="00FA41DB">
        <w:t xml:space="preserve">ethodology in </w:t>
      </w:r>
      <w:r w:rsidR="00A445C3" w:rsidRPr="00FA41DB">
        <w:t>S</w:t>
      </w:r>
      <w:r w:rsidRPr="00FA41DB">
        <w:t xml:space="preserve">oftware </w:t>
      </w:r>
      <w:r w:rsidR="00A445C3" w:rsidRPr="00FA41DB">
        <w:t>E</w:t>
      </w:r>
      <w:r w:rsidRPr="00FA41DB">
        <w:t>ngineering is a framework that is used to structure, plan, and control the process of developing an information system</w:t>
      </w:r>
      <w:r w:rsidR="00A445C3" w:rsidRPr="00FA41DB">
        <w:t xml:space="preserve"> </w:t>
      </w:r>
      <w:r w:rsidR="00A445C3" w:rsidRPr="00FA41DB">
        <w:fldChar w:fldCharType="begin"/>
      </w:r>
      <w:r w:rsidR="006D70FC">
        <w:instrText xml:space="preserve"> ADDIN ZOTERO_ITEM CSL_CITATION {"citationID":"A7fIkKzl","properties":{"custom":"(\\uc0\\u8220{}Software Development Methodologies,\\uc0\\u8221{} 2016)","formattedCitation":"(\\uc0\\u8220{}Software Development Methodologies,\\uc0\\u8221{} 2016)","plainCitation":"(“Software Development Methodologies,” 2016)","noteIndex":0},"citationItems":[{"id":16,"uris":["http://zotero.org/users/local/nR4R5TNp/items/DESV2H2Z"],"uri":["http://zotero.org/users/local/nR4R5TNp/items/DESV2H2Z"],"itemData":{"id":16,"type":"webpage","title":"Software Development Methodologies","URL":"http://www.itinfo.am/eng/software-development-methodologies/","accessed":{"date-parts":[["2018",8,26]]}}}],"schema":"https://github.com/citation-style-language/schema/raw/master/csl-citation.json"} </w:instrText>
      </w:r>
      <w:r w:rsidR="00A445C3" w:rsidRPr="00FA41DB">
        <w:fldChar w:fldCharType="separate"/>
      </w:r>
      <w:r w:rsidR="006D70FC" w:rsidRPr="006D70FC">
        <w:rPr>
          <w:rFonts w:cs="Times New Roman"/>
          <w:szCs w:val="24"/>
        </w:rPr>
        <w:t>(“Software Development Methodologies,” 2016)</w:t>
      </w:r>
      <w:r w:rsidR="00A445C3" w:rsidRPr="00FA41DB">
        <w:fldChar w:fldCharType="end"/>
      </w:r>
      <w:r w:rsidR="00A445C3" w:rsidRPr="00FA41DB">
        <w:t>.</w:t>
      </w:r>
      <w:r w:rsidR="003D10E6" w:rsidRPr="00FA41DB">
        <w:t xml:space="preserve"> </w:t>
      </w:r>
    </w:p>
    <w:p w14:paraId="2DC6E51D" w14:textId="0E5FB4DF" w:rsidR="00815680" w:rsidRPr="00FA41DB" w:rsidRDefault="003D10E6" w:rsidP="008B315A">
      <w:pPr>
        <w:ind w:firstLine="720"/>
      </w:pPr>
      <w:r w:rsidRPr="00FA41DB">
        <w:t xml:space="preserve">The Citizen - Politician Website will be developed using the </w:t>
      </w:r>
      <w:r w:rsidR="00480D56" w:rsidRPr="00FA41DB">
        <w:t>Prototyping Model. The Prototyping Model is a Software Development Life Cycle Model where a prototype is first developed to allow the users to evaluate developer proposals and try them out before implementation</w:t>
      </w:r>
      <w:r w:rsidR="000E4846" w:rsidRPr="00FA41DB">
        <w:t xml:space="preserve"> </w:t>
      </w:r>
      <w:r w:rsidR="000E4846" w:rsidRPr="00FA41DB">
        <w:fldChar w:fldCharType="begin"/>
      </w:r>
      <w:r w:rsidR="000E4846" w:rsidRPr="00FA41DB">
        <w:instrText xml:space="preserve"> ADDIN ZOTERO_ITEM CSL_CITATION {"citationID":"NkHmNZK2","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0E4846" w:rsidRPr="00FA41DB">
        <w:fldChar w:fldCharType="separate"/>
      </w:r>
      <w:r w:rsidR="000E4846" w:rsidRPr="00FA41DB">
        <w:rPr>
          <w:rFonts w:cs="Times New Roman"/>
        </w:rPr>
        <w:t>(Naumann &amp; Jenkins, 1982)</w:t>
      </w:r>
      <w:r w:rsidR="000E4846" w:rsidRPr="00FA41DB">
        <w:fldChar w:fldCharType="end"/>
      </w:r>
      <w:r w:rsidR="000E4846" w:rsidRPr="00FA41DB">
        <w:t xml:space="preserve">. </w:t>
      </w:r>
      <w:r w:rsidR="00480D56" w:rsidRPr="00FA41DB">
        <w:t>A prototype is a working model of the proposed system.</w:t>
      </w:r>
      <w:r w:rsidR="00CB137E" w:rsidRPr="00FA41DB">
        <w:fldChar w:fldCharType="begin"/>
      </w:r>
      <w:r w:rsidR="00815680" w:rsidRPr="00FA41DB">
        <w:instrText xml:space="preserve"> ADDIN ZOTERO_ITEM CSL_CITATION {"citationID":"iqOjHNia","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CB137E" w:rsidRPr="00FA41DB">
        <w:fldChar w:fldCharType="separate"/>
      </w:r>
      <w:r w:rsidR="00815680" w:rsidRPr="00FA41DB">
        <w:rPr>
          <w:rFonts w:cs="Times New Roman"/>
        </w:rPr>
        <w:t>(Naumann &amp; Jenkins, 1982)</w:t>
      </w:r>
      <w:r w:rsidR="00CB137E" w:rsidRPr="00FA41DB">
        <w:fldChar w:fldCharType="end"/>
      </w:r>
    </w:p>
    <w:p w14:paraId="4599EDDF" w14:textId="77777777" w:rsidR="006D70FC" w:rsidRDefault="00A445C3" w:rsidP="008B315A">
      <w:pPr>
        <w:ind w:firstLine="720"/>
        <w:rPr>
          <w:noProof/>
        </w:rPr>
      </w:pPr>
      <w:r w:rsidRPr="00FA41DB">
        <w:t xml:space="preserve">The prototyping model to be used will be the </w:t>
      </w:r>
      <w:r w:rsidR="002D25F0" w:rsidRPr="00FA41DB">
        <w:t>E</w:t>
      </w:r>
      <w:r w:rsidRPr="00FA41DB">
        <w:t xml:space="preserve">volutionary </w:t>
      </w:r>
      <w:r w:rsidR="002D25F0" w:rsidRPr="00FA41DB">
        <w:t>P</w:t>
      </w:r>
      <w:r w:rsidRPr="00FA41DB">
        <w:t xml:space="preserve">rototyping model. The Evolutionary Prototype model is a life cycle model in which the system is developed in increments so that it can readily be modified in response to end user and customer feedback </w:t>
      </w:r>
      <w:r w:rsidRPr="00FA41DB">
        <w:fldChar w:fldCharType="begin"/>
      </w:r>
      <w:r w:rsidRPr="00FA41DB">
        <w:instrText xml:space="preserve"> ADDIN ZOTERO_ITEM CSL_CITATION {"citationID":"Z3y5Or9M","properties":{"formattedCitation":"(Shafer, Press, Scott, &amp; Bieman, n.d.)","plainCitation":"(Shafer, Press, Scott, &amp; Bieman, n.d.)","noteIndex":0},"citationItems":[{"id":21,"uris":["http://zotero.org/users/local/nR4R5TNp/items/EX32PI2Y"],"uri":["http://zotero.org/users/local/nR4R5TNp/items/EX32PI2Y"],"itemData":{"id":21,"type":"article-journal","title":"McConnell, Steve. Rapid Development. Redmond WA: Microsoft Press. 1996.","page":"2","source":"Zotero","language":"en","author":[{"family":"Shafer","given":"Linda"},{"family":"Press","given":"Yourdon"},{"family":"Scott","given":"V"},{"family":"Bieman","given":"James M"}]}}],"schema":"https://github.com/citation-style-language/schema/raw/master/csl-citation.json"} </w:instrText>
      </w:r>
      <w:r w:rsidRPr="00FA41DB">
        <w:fldChar w:fldCharType="separate"/>
      </w:r>
      <w:r w:rsidRPr="00FA41DB">
        <w:rPr>
          <w:rFonts w:cs="Times New Roman"/>
        </w:rPr>
        <w:t>(Shafer, Press, Scott, &amp; Bieman, n.d.)</w:t>
      </w:r>
      <w:r w:rsidRPr="00FA41DB">
        <w:fldChar w:fldCharType="end"/>
      </w:r>
      <w:r w:rsidRPr="00FA41DB">
        <w:t>.</w:t>
      </w:r>
      <w:r w:rsidR="007636BB" w:rsidRPr="00FA41DB">
        <w:t xml:space="preserve"> This means that the prototype eventually becomes the final product. Prototyping consists of </w:t>
      </w:r>
      <w:r w:rsidR="0060540A" w:rsidRPr="00FA41DB">
        <w:t>6 stages:</w:t>
      </w:r>
      <w:r w:rsidR="006D70FC" w:rsidRPr="006D70FC">
        <w:rPr>
          <w:noProof/>
        </w:rPr>
        <w:t xml:space="preserve"> </w:t>
      </w:r>
    </w:p>
    <w:p w14:paraId="09AE566D" w14:textId="10056BA6" w:rsidR="006D70FC" w:rsidRDefault="006D70FC" w:rsidP="008B315A">
      <w:pPr>
        <w:ind w:firstLine="720"/>
      </w:pPr>
      <w:r w:rsidRPr="00FA41DB">
        <w:rPr>
          <w:noProof/>
        </w:rPr>
        <w:lastRenderedPageBreak/>
        <w:drawing>
          <wp:anchor distT="0" distB="0" distL="114300" distR="114300" simplePos="0" relativeHeight="251678720" behindDoc="0" locked="0" layoutInCell="1" allowOverlap="1" wp14:anchorId="63271389" wp14:editId="7E877B72">
            <wp:simplePos x="1376979" y="451821"/>
            <wp:positionH relativeFrom="column">
              <wp:align>left</wp:align>
            </wp:positionH>
            <wp:positionV relativeFrom="paragraph">
              <wp:align>top</wp:align>
            </wp:positionV>
            <wp:extent cx="4497572" cy="379603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497572" cy="3796030"/>
                    </a:xfrm>
                    <a:prstGeom prst="rect">
                      <a:avLst/>
                    </a:prstGeom>
                  </pic:spPr>
                </pic:pic>
              </a:graphicData>
            </a:graphic>
          </wp:anchor>
        </w:drawing>
      </w:r>
    </w:p>
    <w:p w14:paraId="7841B1B6" w14:textId="77777777" w:rsidR="006D70FC" w:rsidRPr="006D70FC" w:rsidRDefault="006D70FC" w:rsidP="006D70FC"/>
    <w:p w14:paraId="6AF85E36" w14:textId="77777777" w:rsidR="006D70FC" w:rsidRPr="006D70FC" w:rsidRDefault="006D70FC" w:rsidP="006D70FC"/>
    <w:p w14:paraId="0AD08AB4" w14:textId="77777777" w:rsidR="006D70FC" w:rsidRPr="006D70FC" w:rsidRDefault="006D70FC" w:rsidP="006D70FC"/>
    <w:p w14:paraId="4764794F" w14:textId="77777777" w:rsidR="006D70FC" w:rsidRPr="006D70FC" w:rsidRDefault="006D70FC" w:rsidP="006D70FC"/>
    <w:p w14:paraId="2096A39E" w14:textId="77777777" w:rsidR="006D70FC" w:rsidRPr="006D70FC" w:rsidRDefault="006D70FC" w:rsidP="006D70FC"/>
    <w:p w14:paraId="47703BFA" w14:textId="77777777" w:rsidR="006D70FC" w:rsidRPr="006D70FC" w:rsidRDefault="006D70FC" w:rsidP="006D70FC"/>
    <w:p w14:paraId="6D873638" w14:textId="77777777" w:rsidR="006D70FC" w:rsidRPr="006D70FC" w:rsidRDefault="006D70FC" w:rsidP="006D70FC"/>
    <w:p w14:paraId="35F83DF5" w14:textId="77777777" w:rsidR="006D70FC" w:rsidRPr="006D70FC" w:rsidRDefault="006D70FC" w:rsidP="006D70FC"/>
    <w:p w14:paraId="3AFF7075" w14:textId="0F6DBF8A" w:rsidR="006D70FC" w:rsidRDefault="006D70FC" w:rsidP="008B315A">
      <w:pPr>
        <w:ind w:firstLine="720"/>
      </w:pPr>
    </w:p>
    <w:p w14:paraId="3AEC17A2" w14:textId="77777777" w:rsidR="006D70FC" w:rsidRDefault="006D70FC" w:rsidP="008B315A">
      <w:pPr>
        <w:ind w:firstLine="720"/>
      </w:pPr>
    </w:p>
    <w:p w14:paraId="34D3DA6E" w14:textId="77777777" w:rsidR="006D70FC" w:rsidRDefault="006D70FC" w:rsidP="008B315A">
      <w:pPr>
        <w:ind w:firstLine="720"/>
      </w:pPr>
    </w:p>
    <w:p w14:paraId="0059DB51" w14:textId="03E4BD31" w:rsidR="008B315A" w:rsidRPr="006D70FC" w:rsidRDefault="006D70FC" w:rsidP="006D70FC">
      <w:pPr>
        <w:pStyle w:val="Heading4"/>
        <w:jc w:val="left"/>
      </w:pPr>
      <w:bookmarkStart w:id="32" w:name="_Toc523419516"/>
      <w:r w:rsidRPr="006D70FC">
        <w:t>Figure 3.1: Steps in Prototyping methodology</w:t>
      </w:r>
      <w:r>
        <w:t xml:space="preserve"> </w:t>
      </w:r>
      <w:r>
        <w:fldChar w:fldCharType="begin"/>
      </w:r>
      <w:r>
        <w:instrText xml:space="preserve"> ADDIN ZOTERO_ITEM CSL_CITATION {"citationID":"i1nTPdFp","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fldChar w:fldCharType="separate"/>
      </w:r>
      <w:r w:rsidRPr="006D70FC">
        <w:rPr>
          <w:rFonts w:cs="Times New Roman"/>
        </w:rPr>
        <w:t>(Naumann &amp; Jenkins, 1982)</w:t>
      </w:r>
      <w:r>
        <w:fldChar w:fldCharType="end"/>
      </w:r>
      <w:r w:rsidRPr="006D70FC">
        <w:t>.</w:t>
      </w:r>
      <w:bookmarkEnd w:id="32"/>
      <w:r>
        <w:br w:type="textWrapping" w:clear="all"/>
      </w:r>
    </w:p>
    <w:p w14:paraId="10F1FB75" w14:textId="3D6BC6D5" w:rsidR="0060540A" w:rsidRPr="00FA41DB" w:rsidRDefault="0060540A" w:rsidP="00E730F1">
      <w:pPr>
        <w:pStyle w:val="Heading3"/>
      </w:pPr>
      <w:bookmarkStart w:id="33" w:name="_Toc523419452"/>
      <w:r w:rsidRPr="00FA41DB">
        <w:t>3.2.1 Requirements gathering and analysis:</w:t>
      </w:r>
      <w:bookmarkEnd w:id="33"/>
    </w:p>
    <w:p w14:paraId="37DB0675" w14:textId="119D6EF4" w:rsidR="00001AA9" w:rsidRPr="00FA41DB" w:rsidRDefault="0060540A" w:rsidP="0060540A">
      <w:r w:rsidRPr="00FA41DB">
        <w:rPr>
          <w:bCs/>
        </w:rPr>
        <w:t> </w:t>
      </w:r>
      <w:r w:rsidR="008B315A" w:rsidRPr="00FA41DB">
        <w:rPr>
          <w:bCs/>
        </w:rPr>
        <w:tab/>
      </w:r>
      <w:r w:rsidRPr="00FA41DB">
        <w:t>A prototyping model begins with requirements analysis and the requirements of the system are defined in detail. The user is interviewed to know the requirements of the system.</w:t>
      </w:r>
      <w:r w:rsidR="00D50251" w:rsidRPr="00FA41DB">
        <w:t xml:space="preserve"> Basic system requirements for the Citizen – Politician Website as described on the System Objectives. These w</w:t>
      </w:r>
      <w:r w:rsidR="006D70FC">
        <w:t>ere</w:t>
      </w:r>
      <w:r w:rsidR="00D50251" w:rsidRPr="00FA41DB">
        <w:t xml:space="preserve"> arrived at from Interviews with the citizens, politicians and owners of the system who will act as the administrators of the system.</w:t>
      </w:r>
    </w:p>
    <w:p w14:paraId="18492745" w14:textId="49743910" w:rsidR="0060540A" w:rsidRPr="00FA41DB" w:rsidRDefault="0060540A" w:rsidP="00E730F1">
      <w:pPr>
        <w:pStyle w:val="Heading3"/>
      </w:pPr>
      <w:bookmarkStart w:id="34" w:name="_Toc523419453"/>
      <w:r w:rsidRPr="00FA41DB">
        <w:t>3.2.2 Quick design:</w:t>
      </w:r>
      <w:bookmarkEnd w:id="34"/>
      <w:r w:rsidRPr="00FA41DB">
        <w:t> </w:t>
      </w:r>
    </w:p>
    <w:p w14:paraId="6D9849A4" w14:textId="5770466A" w:rsidR="0060540A" w:rsidRPr="00FA41DB" w:rsidRDefault="0060540A" w:rsidP="008B315A">
      <w:pPr>
        <w:ind w:firstLine="720"/>
      </w:pPr>
      <w:r w:rsidRPr="00FA41DB">
        <w:t xml:space="preserve">When requirements are known, a preliminary design or quick design for the system </w:t>
      </w:r>
      <w:r w:rsidR="00D50251" w:rsidRPr="00FA41DB">
        <w:t>will be</w:t>
      </w:r>
      <w:r w:rsidRPr="00FA41DB">
        <w:t xml:space="preserve"> created. It </w:t>
      </w:r>
      <w:r w:rsidR="00D50251" w:rsidRPr="00FA41DB">
        <w:t>will</w:t>
      </w:r>
      <w:r w:rsidRPr="00FA41DB">
        <w:t xml:space="preserve"> not</w:t>
      </w:r>
      <w:r w:rsidR="00D50251" w:rsidRPr="00FA41DB">
        <w:t xml:space="preserve"> be</w:t>
      </w:r>
      <w:r w:rsidRPr="00FA41DB">
        <w:t xml:space="preserve"> a detailed design and</w:t>
      </w:r>
      <w:r w:rsidR="00D50251" w:rsidRPr="00FA41DB">
        <w:t xml:space="preserve"> will</w:t>
      </w:r>
      <w:r w:rsidRPr="00FA41DB">
        <w:t xml:space="preserve"> include only the important aspects of the system, which gives an idea of the system to the user. A quick design helps in developing the prototype.</w:t>
      </w:r>
    </w:p>
    <w:p w14:paraId="363CA6DF" w14:textId="1FADD751" w:rsidR="0060540A" w:rsidRPr="00FA41DB" w:rsidRDefault="0060540A" w:rsidP="00E730F1">
      <w:pPr>
        <w:pStyle w:val="Heading3"/>
      </w:pPr>
      <w:bookmarkStart w:id="35" w:name="_Toc523419454"/>
      <w:r w:rsidRPr="00FA41DB">
        <w:t>3.2.3 Build prototype:</w:t>
      </w:r>
      <w:bookmarkEnd w:id="35"/>
      <w:r w:rsidRPr="00FA41DB">
        <w:t> </w:t>
      </w:r>
    </w:p>
    <w:p w14:paraId="064E19AF" w14:textId="27D6F330" w:rsidR="0060540A" w:rsidRPr="00FA41DB" w:rsidRDefault="0060540A" w:rsidP="008B315A">
      <w:pPr>
        <w:ind w:firstLine="720"/>
      </w:pPr>
      <w:r w:rsidRPr="00FA41DB">
        <w:t>Information gathered from quick design is modified to form the first prototype, which represents the working model of the required system.</w:t>
      </w:r>
      <w:r w:rsidR="001E0254" w:rsidRPr="00FA41DB">
        <w:t xml:space="preserve"> The first prototype of the project website will be presented to users for verification and then comments from users will be used to modify the system.</w:t>
      </w:r>
    </w:p>
    <w:p w14:paraId="26872F8F" w14:textId="45C9FEB7" w:rsidR="0060540A" w:rsidRPr="00FA41DB" w:rsidRDefault="0060540A" w:rsidP="00E730F1">
      <w:pPr>
        <w:pStyle w:val="Heading3"/>
      </w:pPr>
      <w:bookmarkStart w:id="36" w:name="_Toc523419455"/>
      <w:r w:rsidRPr="00FA41DB">
        <w:lastRenderedPageBreak/>
        <w:t>3.2.4 User evaluation:</w:t>
      </w:r>
      <w:bookmarkEnd w:id="36"/>
      <w:r w:rsidRPr="00FA41DB">
        <w:t> </w:t>
      </w:r>
    </w:p>
    <w:p w14:paraId="7D3C00D9" w14:textId="0B622485" w:rsidR="0060540A" w:rsidRPr="00FA41DB" w:rsidRDefault="0060540A" w:rsidP="008B315A">
      <w:pPr>
        <w:ind w:firstLine="720"/>
      </w:pPr>
      <w:r w:rsidRPr="00FA41DB">
        <w:t xml:space="preserve">Next, the proposed system </w:t>
      </w:r>
      <w:r w:rsidR="001E0254" w:rsidRPr="00FA41DB">
        <w:t>will be</w:t>
      </w:r>
      <w:r w:rsidRPr="00FA41DB">
        <w:t xml:space="preserve"> presented to the user for thorough evaluation of the prototype to recognize its strengths and weaknesses such as what is to be added or removed. Comments and suggestions </w:t>
      </w:r>
      <w:r w:rsidR="001E0254" w:rsidRPr="00FA41DB">
        <w:t>will be</w:t>
      </w:r>
      <w:r w:rsidRPr="00FA41DB">
        <w:t xml:space="preserve"> collected from the users and provided to the developer.</w:t>
      </w:r>
    </w:p>
    <w:p w14:paraId="40BDEA28" w14:textId="77777777" w:rsidR="0060540A" w:rsidRPr="00FA41DB" w:rsidRDefault="0060540A" w:rsidP="00E730F1">
      <w:pPr>
        <w:pStyle w:val="Heading3"/>
      </w:pPr>
      <w:bookmarkStart w:id="37" w:name="_Toc523419456"/>
      <w:r w:rsidRPr="00FA41DB">
        <w:t>3.2.5 Refining prototype:</w:t>
      </w:r>
      <w:bookmarkEnd w:id="37"/>
      <w:r w:rsidRPr="00FA41DB">
        <w:t> </w:t>
      </w:r>
    </w:p>
    <w:p w14:paraId="01F98078" w14:textId="0658ACBF" w:rsidR="0060540A" w:rsidRPr="00FA41DB" w:rsidRDefault="0060540A" w:rsidP="008B315A">
      <w:pPr>
        <w:ind w:firstLine="720"/>
      </w:pPr>
      <w:r w:rsidRPr="00FA41DB">
        <w:t xml:space="preserve">Once the user evaluates the prototype and if he is not satisfied, the current prototype </w:t>
      </w:r>
      <w:r w:rsidR="001E0254" w:rsidRPr="00FA41DB">
        <w:t>will be</w:t>
      </w:r>
      <w:r w:rsidRPr="00FA41DB">
        <w:t xml:space="preserve"> refined according to the requirements. That is, a new prototype is developed with the additional information provided by the user. The new prototype </w:t>
      </w:r>
      <w:r w:rsidR="001E0254" w:rsidRPr="00FA41DB">
        <w:t>will</w:t>
      </w:r>
      <w:r w:rsidRPr="00FA41DB">
        <w:t xml:space="preserve"> </w:t>
      </w:r>
      <w:r w:rsidR="001E0254" w:rsidRPr="00FA41DB">
        <w:t>be evaluated just</w:t>
      </w:r>
      <w:r w:rsidRPr="00FA41DB">
        <w:t xml:space="preserve"> like the previous prototype. This process continues until all the requirements specified by the user are met. Once the user is satisfied with the developed prototype, a final system is developed </w:t>
      </w:r>
      <w:r w:rsidR="001E0254" w:rsidRPr="00FA41DB">
        <w:t>based on</w:t>
      </w:r>
      <w:r w:rsidRPr="00FA41DB">
        <w:t xml:space="preserve"> the final prototype. </w:t>
      </w:r>
    </w:p>
    <w:p w14:paraId="0F1267F9" w14:textId="77777777" w:rsidR="0060540A" w:rsidRPr="00FA41DB" w:rsidRDefault="0060540A" w:rsidP="00E730F1">
      <w:pPr>
        <w:pStyle w:val="Heading3"/>
      </w:pPr>
      <w:bookmarkStart w:id="38" w:name="_Toc523419457"/>
      <w:r w:rsidRPr="00FA41DB">
        <w:t>3.2.6 Engineer product:</w:t>
      </w:r>
      <w:bookmarkEnd w:id="38"/>
    </w:p>
    <w:p w14:paraId="2EFE419D" w14:textId="2FF0FE4D" w:rsidR="0060540A" w:rsidRPr="00FA41DB" w:rsidRDefault="0060540A" w:rsidP="00815680">
      <w:r w:rsidRPr="00FA41DB">
        <w:rPr>
          <w:bCs/>
        </w:rPr>
        <w:t> </w:t>
      </w:r>
      <w:r w:rsidR="008B315A" w:rsidRPr="00FA41DB">
        <w:rPr>
          <w:bCs/>
        </w:rPr>
        <w:tab/>
      </w:r>
      <w:r w:rsidRPr="00FA41DB">
        <w:t xml:space="preserve">Once the requirements are completely met, the user accepts the final prototype. The final system </w:t>
      </w:r>
      <w:r w:rsidR="001E0254" w:rsidRPr="00FA41DB">
        <w:t>will be</w:t>
      </w:r>
      <w:r w:rsidRPr="00FA41DB">
        <w:t xml:space="preserve"> evaluated</w:t>
      </w:r>
      <w:r w:rsidR="001E0254" w:rsidRPr="00FA41DB">
        <w:t xml:space="preserve"> and tested</w:t>
      </w:r>
      <w:r w:rsidRPr="00FA41DB">
        <w:t xml:space="preserve"> thoroughly followed by the routine maintenance on regular basis for preventing large-scale failures and minimizing downtime.</w:t>
      </w:r>
    </w:p>
    <w:p w14:paraId="5DE86886" w14:textId="77777777" w:rsidR="00001AA9" w:rsidRPr="00FA41DB" w:rsidRDefault="00001AA9" w:rsidP="00815680"/>
    <w:p w14:paraId="33267D6B" w14:textId="57656C88" w:rsidR="008973F1" w:rsidRPr="00FA41DB" w:rsidRDefault="008973F1" w:rsidP="00E730F1">
      <w:pPr>
        <w:pStyle w:val="Heading2"/>
      </w:pPr>
      <w:bookmarkStart w:id="39" w:name="_Toc523419458"/>
      <w:r w:rsidRPr="00FA41DB">
        <w:t>3.3 System Analysis</w:t>
      </w:r>
      <w:bookmarkEnd w:id="39"/>
    </w:p>
    <w:p w14:paraId="0CA65F54" w14:textId="6305A9A7" w:rsidR="001E0254" w:rsidRPr="00FA41DB" w:rsidRDefault="00F71B57" w:rsidP="008B315A">
      <w:pPr>
        <w:ind w:firstLine="720"/>
      </w:pPr>
      <w:r w:rsidRPr="00FA41DB">
        <w:t xml:space="preserve">It is a process of collecting and interpreting facts, identifying the problems, and decomposition of a system into its components </w:t>
      </w:r>
      <w:r w:rsidRPr="00FA41DB">
        <w:fldChar w:fldCharType="begin"/>
      </w:r>
      <w:r w:rsidR="001B1C4E" w:rsidRPr="00FA41DB">
        <w:instrText xml:space="preserve"> ADDIN ZOTERO_ITEM CSL_CITATION {"citationID":"otyYpuhC","properties":{"formattedCitation":"(tutorialspoint.com, n.d.-b)","plainCitation":"(tutorialspoint.com, n.d.-b)","noteIndex":0},"citationItems":[{"id":24,"uris":["http://zotero.org/users/local/nR4R5TNp/items/7CLRNVHC"],"uri":["http://zotero.org/users/local/nR4R5TNp/items/7CLRNVHC"],"itemData":{"id":24,"type":"webpage","title":"System Analysis and Design Overview","container-title":"www.tutorialspoint.com","abstract":"System Analysis and Design Overview - Learn System Analysis and Design in simple and easy steps starting from basic to advanced concepts with examples including Overview, System Development Life Cycle, Planning, Design, Implementation and Maintenance, Security and Audit, Structured Analysis, Design Strategies, Input / Output and Forms Design, Testing and Quality Assurance, Object Oriented Approach.","URL":"https://www.tutorialspoint.com/system_analysis_and_design/system_analysis_and_design_overview.htm","language":"en","author":[{"family":"tutorialspoint.com","given":""}],"accessed":{"date-parts":[["2018",8,26]]}}}],"schema":"https://github.com/citation-style-language/schema/raw/master/csl-citation.json"} </w:instrText>
      </w:r>
      <w:r w:rsidRPr="00FA41DB">
        <w:fldChar w:fldCharType="separate"/>
      </w:r>
      <w:r w:rsidR="001B1C4E" w:rsidRPr="00FA41DB">
        <w:rPr>
          <w:rFonts w:cs="Times New Roman"/>
        </w:rPr>
        <w:t>(tutorialspoint.com, n.d.-b)</w:t>
      </w:r>
      <w:r w:rsidRPr="00FA41DB">
        <w:fldChar w:fldCharType="end"/>
      </w:r>
      <w:r w:rsidRPr="00FA41DB">
        <w:t>. It refers to identifying the requirements of the system. The requirements include: Functional Requirements</w:t>
      </w:r>
      <w:r w:rsidR="006B5FEC" w:rsidRPr="00FA41DB">
        <w:t xml:space="preserve"> and </w:t>
      </w:r>
      <w:r w:rsidRPr="00FA41DB">
        <w:t>Non-Functional Re</w:t>
      </w:r>
      <w:r w:rsidR="006B5FEC" w:rsidRPr="00FA41DB">
        <w:t>quirements.</w:t>
      </w:r>
      <w:r w:rsidRPr="00FA41DB">
        <w:t xml:space="preserve"> </w:t>
      </w:r>
      <w:r w:rsidR="006B5FEC" w:rsidRPr="00FA41DB">
        <w:t xml:space="preserve">It also entails giving a system narrative or a walk through the system. </w:t>
      </w:r>
    </w:p>
    <w:p w14:paraId="5036D321" w14:textId="77777777" w:rsidR="00F767DF" w:rsidRPr="00FA41DB" w:rsidRDefault="00F767DF" w:rsidP="001E0254"/>
    <w:p w14:paraId="0FBA7013" w14:textId="3A0A7B55" w:rsidR="006B5FEC" w:rsidRPr="00FA41DB" w:rsidRDefault="006B5FEC" w:rsidP="00E730F1">
      <w:pPr>
        <w:pStyle w:val="Heading3"/>
      </w:pPr>
      <w:bookmarkStart w:id="40" w:name="_Toc523419459"/>
      <w:r w:rsidRPr="00FA41DB">
        <w:t>3.3.1 Functional Requirements.</w:t>
      </w:r>
      <w:bookmarkEnd w:id="40"/>
    </w:p>
    <w:p w14:paraId="5A765170" w14:textId="74EB792D" w:rsidR="002D25F0" w:rsidRPr="00FA41DB" w:rsidRDefault="006B5FEC" w:rsidP="002D25F0">
      <w:pPr>
        <w:ind w:firstLine="720"/>
        <w:rPr>
          <w:bCs/>
        </w:rPr>
      </w:pPr>
      <w:r w:rsidRPr="00FA41DB">
        <w:t>The official definition of ‘a functional requirement’ is that it essentially </w:t>
      </w:r>
      <w:r w:rsidRPr="00FA41DB">
        <w:rPr>
          <w:bCs/>
        </w:rPr>
        <w:t>specifies something the system should do</w:t>
      </w:r>
      <w:r w:rsidR="008B315A" w:rsidRPr="00FA41DB">
        <w:rPr>
          <w:bCs/>
        </w:rPr>
        <w:t xml:space="preserve"> </w:t>
      </w:r>
      <w:r w:rsidR="008B315A" w:rsidRPr="00FA41DB">
        <w:rPr>
          <w:bCs/>
        </w:rPr>
        <w:fldChar w:fldCharType="begin"/>
      </w:r>
      <w:r w:rsidR="008B315A" w:rsidRPr="00FA41DB">
        <w:rPr>
          <w:bCs/>
        </w:rPr>
        <w:instrText xml:space="preserve"> ADDIN ZOTERO_ITEM CSL_CITATION {"citationID":"zUvEPUZL","properties":{"formattedCitation":"(\\uc0\\u8220{}Functional Requirements vs Non Functional Requirements,\\uc0\\u8221{} 2012)","plainCitation":"(“Functional Requirements vs Non Functional Requirements,” 2012)","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schema":"https://github.com/citation-style-language/schema/raw/master/csl-citation.json"} </w:instrText>
      </w:r>
      <w:r w:rsidR="008B315A" w:rsidRPr="00FA41DB">
        <w:rPr>
          <w:bCs/>
        </w:rPr>
        <w:fldChar w:fldCharType="separate"/>
      </w:r>
      <w:r w:rsidR="008B315A" w:rsidRPr="00FA41DB">
        <w:rPr>
          <w:rFonts w:cs="Times New Roman"/>
          <w:szCs w:val="24"/>
        </w:rPr>
        <w:t>(“Functional Requirements vs Non Functional Requirements,” 2012)</w:t>
      </w:r>
      <w:r w:rsidR="008B315A" w:rsidRPr="00FA41DB">
        <w:rPr>
          <w:bCs/>
        </w:rPr>
        <w:fldChar w:fldCharType="end"/>
      </w:r>
      <w:r w:rsidR="008B315A" w:rsidRPr="00FA41DB">
        <w:rPr>
          <w:bCs/>
        </w:rPr>
        <w:t>.</w:t>
      </w:r>
      <w:r w:rsidRPr="00FA41DB">
        <w:rPr>
          <w:rFonts w:ascii="Open Sans" w:hAnsi="Open Sans"/>
          <w:color w:val="454545"/>
          <w:spacing w:val="15"/>
          <w:shd w:val="clear" w:color="auto" w:fill="FFFFFF"/>
        </w:rPr>
        <w:t xml:space="preserve"> </w:t>
      </w:r>
      <w:r w:rsidRPr="00FA41DB">
        <w:rPr>
          <w:bCs/>
        </w:rPr>
        <w:t>Typically, functional requirements will specify a behaviour or function</w:t>
      </w:r>
      <w:r w:rsidR="002D25F0" w:rsidRPr="00FA41DB">
        <w:rPr>
          <w:bCs/>
        </w:rPr>
        <w:t>.</w:t>
      </w:r>
    </w:p>
    <w:p w14:paraId="5ABD4CA8" w14:textId="31EDFB75" w:rsidR="006B5FEC" w:rsidRPr="00FA41DB" w:rsidRDefault="002D25F0" w:rsidP="002D25F0">
      <w:pPr>
        <w:ind w:firstLine="720"/>
        <w:rPr>
          <w:bCs/>
        </w:rPr>
      </w:pPr>
      <w:r w:rsidRPr="00FA41DB">
        <w:rPr>
          <w:bCs/>
        </w:rPr>
        <w:t>T</w:t>
      </w:r>
      <w:r w:rsidR="006B5FEC" w:rsidRPr="00FA41DB">
        <w:rPr>
          <w:bCs/>
        </w:rPr>
        <w:t>he Citizen-Politician Website will enable its users</w:t>
      </w:r>
      <w:r w:rsidR="00545006">
        <w:rPr>
          <w:bCs/>
        </w:rPr>
        <w:t>, citizens and politicians</w:t>
      </w:r>
      <w:r w:rsidR="006B5FEC" w:rsidRPr="00FA41DB">
        <w:rPr>
          <w:bCs/>
        </w:rPr>
        <w:t xml:space="preserve"> to: </w:t>
      </w:r>
      <w:r w:rsidR="007C4D5F" w:rsidRPr="00FA41DB">
        <w:rPr>
          <w:bCs/>
        </w:rPr>
        <w:t xml:space="preserve">Create an account, Log into their account, </w:t>
      </w:r>
      <w:r w:rsidR="008925F2" w:rsidRPr="00FA41DB">
        <w:rPr>
          <w:bCs/>
        </w:rPr>
        <w:t>d</w:t>
      </w:r>
      <w:r w:rsidR="007C4D5F" w:rsidRPr="00FA41DB">
        <w:rPr>
          <w:bCs/>
        </w:rPr>
        <w:t xml:space="preserve">efine the type of account created, </w:t>
      </w:r>
      <w:r w:rsidR="006152E1" w:rsidRPr="00FA41DB">
        <w:rPr>
          <w:bCs/>
        </w:rPr>
        <w:t>p</w:t>
      </w:r>
      <w:r w:rsidR="007C4D5F" w:rsidRPr="00FA41DB">
        <w:rPr>
          <w:bCs/>
        </w:rPr>
        <w:t>ost a comment</w:t>
      </w:r>
      <w:r w:rsidR="006152E1" w:rsidRPr="00FA41DB">
        <w:rPr>
          <w:bCs/>
        </w:rPr>
        <w:t>, achievement or critique</w:t>
      </w:r>
      <w:r w:rsidR="008925F2" w:rsidRPr="00FA41DB">
        <w:rPr>
          <w:bCs/>
        </w:rPr>
        <w:t>,</w:t>
      </w:r>
      <w:r w:rsidR="006152E1" w:rsidRPr="00FA41DB">
        <w:rPr>
          <w:bCs/>
        </w:rPr>
        <w:t xml:space="preserve"> modify their account information</w:t>
      </w:r>
      <w:r w:rsidR="008925F2" w:rsidRPr="00FA41DB">
        <w:rPr>
          <w:bCs/>
        </w:rPr>
        <w:t xml:space="preserve"> and report a bug or problem</w:t>
      </w:r>
      <w:r w:rsidR="006152E1" w:rsidRPr="00FA41DB">
        <w:rPr>
          <w:bCs/>
        </w:rPr>
        <w:t xml:space="preserve">. The website will also be able to analyse the politicians and give each a percentage score based on comments, achievements or critiques. </w:t>
      </w:r>
      <w:r w:rsidR="00C1193B">
        <w:rPr>
          <w:bCs/>
        </w:rPr>
        <w:t>T</w:t>
      </w:r>
      <w:r w:rsidR="008925F2" w:rsidRPr="00FA41DB">
        <w:rPr>
          <w:bCs/>
        </w:rPr>
        <w:t>he system will</w:t>
      </w:r>
      <w:r w:rsidR="00C1193B">
        <w:rPr>
          <w:bCs/>
        </w:rPr>
        <w:t xml:space="preserve"> also</w:t>
      </w:r>
      <w:r w:rsidR="008925F2" w:rsidRPr="00FA41DB">
        <w:rPr>
          <w:bCs/>
        </w:rPr>
        <w:t xml:space="preserve"> be able to show recently posted </w:t>
      </w:r>
      <w:r w:rsidR="008925F2" w:rsidRPr="00FA41DB">
        <w:rPr>
          <w:bCs/>
        </w:rPr>
        <w:lastRenderedPageBreak/>
        <w:t>stories, politician information and own account information.</w:t>
      </w:r>
      <w:r w:rsidR="00C1193B">
        <w:rPr>
          <w:bCs/>
        </w:rPr>
        <w:t xml:space="preserve"> Politicians will have an added functionality to their accounts where they will be able to post their manifestos, participation in the next elections and post their personal, educational and political backgrounds. Finally, administrators will be able to verify accounts, verify posts by other users, update functions of various politicians</w:t>
      </w:r>
      <w:r w:rsidR="000027DB">
        <w:rPr>
          <w:bCs/>
        </w:rPr>
        <w:t>, update date of next elections and reply to bugs posted by other users.</w:t>
      </w:r>
    </w:p>
    <w:p w14:paraId="7938A26C" w14:textId="77777777" w:rsidR="00F767DF" w:rsidRPr="00FA41DB" w:rsidRDefault="00F767DF" w:rsidP="006B5FEC">
      <w:pPr>
        <w:rPr>
          <w:bCs/>
        </w:rPr>
      </w:pPr>
    </w:p>
    <w:p w14:paraId="39200A30" w14:textId="4CFF94A2" w:rsidR="008925F2" w:rsidRPr="00FA41DB" w:rsidRDefault="008925F2" w:rsidP="00E730F1">
      <w:pPr>
        <w:pStyle w:val="Heading3"/>
      </w:pPr>
      <w:bookmarkStart w:id="41" w:name="_Toc523419460"/>
      <w:r w:rsidRPr="00FA41DB">
        <w:t>3.3.2 Non-Functional Requirements</w:t>
      </w:r>
      <w:bookmarkEnd w:id="41"/>
    </w:p>
    <w:p w14:paraId="49324E12" w14:textId="77777777" w:rsidR="008B315A" w:rsidRPr="00FA41DB" w:rsidRDefault="008925F2" w:rsidP="006D702E">
      <w:pPr>
        <w:ind w:firstLine="720"/>
      </w:pPr>
      <w:r w:rsidRPr="00FA41DB">
        <w:rPr>
          <w:bCs/>
        </w:rPr>
        <w:t>These describe how the system works</w:t>
      </w:r>
      <w:r w:rsidRPr="00FA41DB">
        <w:t>.</w:t>
      </w:r>
      <w:r w:rsidRPr="00FA41DB">
        <w:rPr>
          <w:rFonts w:ascii="Open Sans" w:hAnsi="Open Sans"/>
          <w:color w:val="454545"/>
          <w:spacing w:val="15"/>
          <w:shd w:val="clear" w:color="auto" w:fill="FFFFFF"/>
        </w:rPr>
        <w:t xml:space="preserve"> </w:t>
      </w:r>
      <w:r w:rsidRPr="00FA41DB">
        <w:t>The definition for a non-functional requirement is that it essentially specifies </w:t>
      </w:r>
      <w:r w:rsidRPr="00FA41DB">
        <w:rPr>
          <w:bCs/>
        </w:rPr>
        <w:t>how the system should behave</w:t>
      </w:r>
      <w:r w:rsidRPr="00FA41DB">
        <w:t xml:space="preserve"> and that it is a constraint upon the systems behaviour. </w:t>
      </w:r>
      <w:r w:rsidRPr="00FA41DB">
        <w:fldChar w:fldCharType="begin"/>
      </w:r>
      <w:r w:rsidR="008B315A" w:rsidRPr="00FA41DB">
        <w:instrText xml:space="preserve"> ADDIN ZOTERO_ITEM CSL_CITATION {"citationID":"etCnjETL","properties":{"formattedCitation":"(https://reqtest.com/requirements-blog/functional-vs-non-functional-requirements/, \\uc0\\u8220{}Functional Requirements vs Non Functional Requirements,\\uc0\\u8221{} 2012)","plainCitation":"(https://reqtest.com/requirements-blog/functional-vs-non-functional-requirements/, “Functional Requirements vs Non Functional Requirements,” 2012)","dontUpdate":true,"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prefix":"https://reqtest.com/requirements-blog/functional-vs-non-functional-requirements/, "}],"schema":"https://github.com/citation-style-language/schema/raw/master/csl-citation.json"} </w:instrText>
      </w:r>
      <w:r w:rsidRPr="00FA41DB">
        <w:fldChar w:fldCharType="separate"/>
      </w:r>
      <w:r w:rsidRPr="00FA41DB">
        <w:rPr>
          <w:rFonts w:cs="Times New Roman"/>
          <w:szCs w:val="24"/>
        </w:rPr>
        <w:t>(“Functional Requirements vs Non</w:t>
      </w:r>
      <w:r w:rsidR="002D25F0" w:rsidRPr="00FA41DB">
        <w:rPr>
          <w:rFonts w:cs="Times New Roman"/>
          <w:szCs w:val="24"/>
        </w:rPr>
        <w:t>-</w:t>
      </w:r>
      <w:r w:rsidRPr="00FA41DB">
        <w:rPr>
          <w:rFonts w:cs="Times New Roman"/>
          <w:szCs w:val="24"/>
        </w:rPr>
        <w:t>Functional Requirements,” 2012)</w:t>
      </w:r>
      <w:r w:rsidRPr="00FA41DB">
        <w:fldChar w:fldCharType="end"/>
      </w:r>
      <w:r w:rsidRPr="00FA41DB">
        <w:t>. One could also think of non-functional requirements as quality attributes of a system.</w:t>
      </w:r>
      <w:r w:rsidR="00D3277B" w:rsidRPr="00FA41DB">
        <w:rPr>
          <w:rFonts w:ascii="Open Sans" w:hAnsi="Open Sans"/>
          <w:color w:val="454545"/>
          <w:spacing w:val="15"/>
          <w:shd w:val="clear" w:color="auto" w:fill="FFFFFF"/>
        </w:rPr>
        <w:t xml:space="preserve"> </w:t>
      </w:r>
      <w:r w:rsidR="00D3277B" w:rsidRPr="00FA41DB">
        <w:t>They specify criteria that judge the operation of a system, rather than specific behaviours</w:t>
      </w:r>
      <w:r w:rsidR="008F2355" w:rsidRPr="00FA41DB">
        <w:t>.</w:t>
      </w:r>
      <w:r w:rsidR="00D3277B" w:rsidRPr="00FA41DB">
        <w:t xml:space="preserve"> </w:t>
      </w:r>
      <w:r w:rsidR="008F2355" w:rsidRPr="00FA41DB">
        <w:t>F</w:t>
      </w:r>
      <w:r w:rsidR="00D3277B" w:rsidRPr="00FA41DB">
        <w:t xml:space="preserve">or example, the project website will have the following non-functional requirements: </w:t>
      </w:r>
    </w:p>
    <w:p w14:paraId="1F188EB7" w14:textId="51947350" w:rsidR="008B315A" w:rsidRPr="00FA41DB" w:rsidRDefault="00D3277B" w:rsidP="006D702E">
      <w:pPr>
        <w:ind w:firstLine="720"/>
      </w:pPr>
      <w:r w:rsidRPr="00FA41DB">
        <w:t>Availability</w:t>
      </w:r>
      <w:r w:rsidR="008B315A" w:rsidRPr="00FA41DB">
        <w:t>-</w:t>
      </w:r>
      <w:r w:rsidRPr="00FA41DB">
        <w:t xml:space="preserve"> System and database will be online</w:t>
      </w:r>
      <w:r w:rsidR="00A14A1F" w:rsidRPr="00FA41DB">
        <w:t xml:space="preserve"> on trustworthy servers that are always up and not prone to failure.</w:t>
      </w:r>
    </w:p>
    <w:p w14:paraId="1DDD6309" w14:textId="40086B14" w:rsidR="008B315A" w:rsidRPr="00FA41DB" w:rsidRDefault="00D3277B" w:rsidP="006D702E">
      <w:pPr>
        <w:ind w:firstLine="720"/>
      </w:pPr>
      <w:r w:rsidRPr="00FA41DB">
        <w:t>Portability</w:t>
      </w:r>
      <w:r w:rsidR="008B315A" w:rsidRPr="00FA41DB">
        <w:t>-</w:t>
      </w:r>
      <w:r w:rsidR="00A14A1F" w:rsidRPr="00FA41DB">
        <w:t xml:space="preserve"> Being a web application, the system will be accessible by users of all available platforms from Windows, Linux, Mac </w:t>
      </w:r>
      <w:r w:rsidR="006D702E" w:rsidRPr="00FA41DB">
        <w:t>if</w:t>
      </w:r>
      <w:r w:rsidR="00A14A1F" w:rsidRPr="00FA41DB">
        <w:t xml:space="preserve"> they have a browser.</w:t>
      </w:r>
    </w:p>
    <w:p w14:paraId="19F27697" w14:textId="53E03A46" w:rsidR="008B315A" w:rsidRPr="00FA41DB" w:rsidRDefault="00D3277B" w:rsidP="006D702E">
      <w:pPr>
        <w:ind w:firstLine="720"/>
      </w:pPr>
      <w:r w:rsidRPr="00FA41DB">
        <w:t>Operational</w:t>
      </w:r>
      <w:r w:rsidR="008B315A" w:rsidRPr="00FA41DB">
        <w:t>-</w:t>
      </w:r>
      <w:r w:rsidR="00A14A1F" w:rsidRPr="00FA41DB">
        <w:t xml:space="preserve"> The web application will be tailored to work efficiently and effectively on all available browsers and on all devices. This will be done using Bootstrap.</w:t>
      </w:r>
    </w:p>
    <w:p w14:paraId="6C8316EC" w14:textId="19639776" w:rsidR="008B315A" w:rsidRPr="00FA41DB" w:rsidRDefault="00D3277B" w:rsidP="006D702E">
      <w:pPr>
        <w:ind w:firstLine="720"/>
      </w:pPr>
      <w:r w:rsidRPr="00FA41DB">
        <w:t>Reliability</w:t>
      </w:r>
      <w:r w:rsidR="008B315A" w:rsidRPr="00FA41DB">
        <w:t>-</w:t>
      </w:r>
      <w:r w:rsidR="006D702E" w:rsidRPr="00FA41DB">
        <w:t xml:space="preserve"> The site will be developed to be reliable in terms of information provided. Information will be kept up to date by the Admins </w:t>
      </w:r>
      <w:r w:rsidR="00F35204" w:rsidRPr="00FA41DB">
        <w:t>to</w:t>
      </w:r>
      <w:r w:rsidR="006D702E" w:rsidRPr="00FA41DB">
        <w:t xml:space="preserve"> make the system reliable. Any problem or bug shall be fixed as soon as it is identified.  </w:t>
      </w:r>
    </w:p>
    <w:p w14:paraId="74DFDC4A" w14:textId="2360D24A" w:rsidR="008B315A" w:rsidRPr="00FA41DB" w:rsidRDefault="00D3277B" w:rsidP="006D702E">
      <w:pPr>
        <w:ind w:firstLine="720"/>
      </w:pPr>
      <w:r w:rsidRPr="00FA41DB">
        <w:t>Usability</w:t>
      </w:r>
      <w:r w:rsidR="008B315A" w:rsidRPr="00FA41DB">
        <w:t>-</w:t>
      </w:r>
      <w:r w:rsidR="006D702E" w:rsidRPr="00FA41DB">
        <w:t xml:space="preserve"> The system will be user friendly and easy to use. It will have a help page to help users navigate the site.</w:t>
      </w:r>
    </w:p>
    <w:p w14:paraId="2A171563" w14:textId="77777777" w:rsidR="00F767DF" w:rsidRPr="00FA41DB" w:rsidRDefault="00F767DF" w:rsidP="008925F2"/>
    <w:p w14:paraId="1D10383F" w14:textId="33C27B80" w:rsidR="008F2355" w:rsidRPr="00FA41DB" w:rsidRDefault="008F2355" w:rsidP="00E730F1">
      <w:pPr>
        <w:pStyle w:val="Heading3"/>
      </w:pPr>
      <w:bookmarkStart w:id="42" w:name="_Toc523419461"/>
      <w:r w:rsidRPr="00FA41DB">
        <w:t>3.3.3 System Narrative</w:t>
      </w:r>
      <w:bookmarkEnd w:id="42"/>
    </w:p>
    <w:p w14:paraId="6B5F585E" w14:textId="77777777" w:rsidR="006D702E" w:rsidRPr="00FA41DB" w:rsidRDefault="008F2355" w:rsidP="006D702E">
      <w:pPr>
        <w:ind w:firstLine="720"/>
      </w:pPr>
      <w:r w:rsidRPr="00FA41DB">
        <w:t>The Citizen-Politician Website will have a homepage. The homepage will be a page with a little bit of information about the system and hyperlinks for registering, login, and navigating to other pages like report a bug page</w:t>
      </w:r>
      <w:r w:rsidR="00AD6CFC" w:rsidRPr="00FA41DB">
        <w:t>,</w:t>
      </w:r>
      <w:r w:rsidRPr="00FA41DB">
        <w:t xml:space="preserve"> ask a question page</w:t>
      </w:r>
      <w:r w:rsidR="00AD6CFC" w:rsidRPr="00FA41DB">
        <w:t xml:space="preserve"> or contact us page</w:t>
      </w:r>
      <w:r w:rsidRPr="00FA41DB">
        <w:t xml:space="preserve">. A user will be allowed to login after successfully creating an account in the system. The user will then be redirected to the </w:t>
      </w:r>
      <w:r w:rsidR="00542C41" w:rsidRPr="00FA41DB">
        <w:t xml:space="preserve">start page. </w:t>
      </w:r>
    </w:p>
    <w:p w14:paraId="4F99CC04" w14:textId="77777777" w:rsidR="006D702E" w:rsidRPr="00FA41DB" w:rsidRDefault="00542C41" w:rsidP="006D702E">
      <w:pPr>
        <w:ind w:firstLine="720"/>
      </w:pPr>
      <w:r w:rsidRPr="00FA41DB">
        <w:lastRenderedPageBreak/>
        <w:t>The start page will have</w:t>
      </w:r>
      <w:r w:rsidR="00AD6CFC" w:rsidRPr="00FA41DB">
        <w:t xml:space="preserve"> recent stories and a navigation bar to navigate to other pages. One of the pages will be the politicians’ page. This page will allow the user to search or sort politicians and view their information. It will also allow a user to post information about a politician in terms of critiques, achievements and comments. </w:t>
      </w:r>
    </w:p>
    <w:p w14:paraId="2DA65F34" w14:textId="77777777" w:rsidR="006D702E" w:rsidRPr="00FA41DB" w:rsidRDefault="00AD6CFC" w:rsidP="006D702E">
      <w:pPr>
        <w:ind w:firstLine="720"/>
      </w:pPr>
      <w:r w:rsidRPr="00FA41DB">
        <w:t>Another page will be my profile page which will have information about the current logged in user. There will also exist a settings page which will allow the user to select various settings like change profile details.</w:t>
      </w:r>
      <w:r w:rsidR="00AF5019" w:rsidRPr="00FA41DB">
        <w:t xml:space="preserve"> Information available about the politician will be personal, political or educational. </w:t>
      </w:r>
    </w:p>
    <w:p w14:paraId="0D3A3454" w14:textId="1F99F405" w:rsidR="006D702E" w:rsidRDefault="00AF5019" w:rsidP="006D702E">
      <w:pPr>
        <w:ind w:firstLine="720"/>
      </w:pPr>
      <w:r w:rsidRPr="00FA41DB">
        <w:t>There will also exist a page where users will be able to see various rankings of politicians vying for the same seat in the same or all counties in the upcoming elections. The rankings will be a percentage score of popularity to the citizens and viability/efficiency of the candidate to the seat they are taking.</w:t>
      </w:r>
    </w:p>
    <w:p w14:paraId="70331890" w14:textId="08C21178" w:rsidR="000027DB" w:rsidRPr="00FA41DB" w:rsidRDefault="000027DB" w:rsidP="006D702E">
      <w:pPr>
        <w:ind w:firstLine="720"/>
      </w:pPr>
      <w:r>
        <w:t>The politician’s module will have the same interface as the citizen’s module only with a few major changes. Politicians will not be able to post comments, only achievements and critiques.</w:t>
      </w:r>
      <w:r w:rsidR="00116B33">
        <w:t xml:space="preserve"> They will also have a page that will guide them on how to post a manifesto. In their my profile page, politicians will also be able to specify if they will be participating in the next election and for what seat.</w:t>
      </w:r>
    </w:p>
    <w:p w14:paraId="2D9AD974" w14:textId="629F1D76" w:rsidR="008F2355" w:rsidRPr="00FA41DB" w:rsidRDefault="00AF5019" w:rsidP="006D702E">
      <w:pPr>
        <w:ind w:firstLine="720"/>
      </w:pPr>
      <w:r w:rsidRPr="00FA41DB">
        <w:t>All information available on the site will either come from the citizen’s module or the politician’s module but will have to be verified for accuracy by the admin module.</w:t>
      </w:r>
    </w:p>
    <w:p w14:paraId="42CF30ED" w14:textId="77777777" w:rsidR="00001AA9" w:rsidRPr="00FA41DB" w:rsidRDefault="00001AA9" w:rsidP="008F2355"/>
    <w:p w14:paraId="06B8AB5E" w14:textId="69018FD2" w:rsidR="008973F1" w:rsidRPr="00FA41DB" w:rsidRDefault="008973F1" w:rsidP="00E730F1">
      <w:pPr>
        <w:pStyle w:val="Heading2"/>
      </w:pPr>
      <w:bookmarkStart w:id="43" w:name="_Toc523419462"/>
      <w:r w:rsidRPr="00FA41DB">
        <w:t>3.4 System Design</w:t>
      </w:r>
      <w:bookmarkEnd w:id="43"/>
    </w:p>
    <w:p w14:paraId="6059B3B3" w14:textId="55E75E33" w:rsidR="00001AA9" w:rsidRPr="00FA41DB" w:rsidRDefault="00E86750" w:rsidP="006D702E">
      <w:pPr>
        <w:ind w:firstLine="720"/>
      </w:pPr>
      <w:r w:rsidRPr="00FA41DB">
        <w:t>System design is the process of defining the components, modules, interfaces and data for a system to satisfy specified requirements.</w:t>
      </w:r>
      <w:r w:rsidRPr="00FA41DB">
        <w:fldChar w:fldCharType="begin"/>
      </w:r>
      <w:r w:rsidRPr="00FA41DB">
        <w:instrText xml:space="preserve"> ADDIN ZOTERO_ITEM CSL_CITATION {"citationID":"4MmHJ2CD","properties":{"formattedCitation":"(https://www.mitre.org/publications/systems-engineering-guide/se-lifecycle-building-blocks/system-design-and-development, \\uc0\\u8220{}System Design and Development,\\uc0\\u8221{} 2013)","plainCitation":"(https://www.mitre.org/publications/systems-engineering-guide/se-lifecycle-building-blocks/system-design-and-development, “System Design and Development,” 2013)","noteIndex":0},"citationItems":[{"id":28,"uris":["http://zotero.org/users/local/nR4R5TNp/items/T8YY6GY8"],"uri":["http://zotero.org/users/local/nR4R5TNp/items/T8YY6GY8"],"itemData":{"id":28,"type":"article-journal","title":"System Design and Development","container-title":"The MITRE Corporation","source":"www.mitre.org","abstract":"Definition: System design is the process of defining the components, modules, interfaces, and data for a system to satisfy specified requirements. System development is the process of creating or altering systems, along with the processes, practices, models, and methodologies used to develop them. Keywords: contractor, design, design review, development, evaluation, requirements, specifications, strawman, traceability, validation, verification","URL":"https://www.mitre.org/publications/systems-engineering-guide/se-lifecycle-building-blocks/system-design-and-development","language":"en","issued":{"date-parts":[["2013",8,28]]},"accessed":{"date-parts":[["2018",8,26]]}},"prefix":"https://www.mitre.org/publications/systems-engineering-guide/se-lifecycle-building-blocks/system-design-and-development, "}],"schema":"https://github.com/citation-style-language/schema/raw/master/csl-citation.json"} </w:instrText>
      </w:r>
      <w:r w:rsidRPr="00FA41DB">
        <w:fldChar w:fldCharType="separate"/>
      </w:r>
      <w:r w:rsidRPr="00FA41DB">
        <w:rPr>
          <w:rFonts w:cs="Times New Roman"/>
          <w:szCs w:val="24"/>
        </w:rPr>
        <w:t>(“System Design and Development,” 2013)</w:t>
      </w:r>
      <w:r w:rsidRPr="00FA41DB">
        <w:fldChar w:fldCharType="end"/>
      </w:r>
      <w:r w:rsidR="006D5076" w:rsidRPr="00FA41DB">
        <w:t>. It refers to the process of defining how the system will work or look to do what it was meant to be. This can be done using various diagrams. The diagrams that will be used to define the System Design for the Citizen-Politician Website are: Use case diagram, Data flow diagram, Entity Relationship diagram and a Database schema.</w:t>
      </w:r>
    </w:p>
    <w:p w14:paraId="7647BAE8" w14:textId="77777777" w:rsidR="00001AA9" w:rsidRPr="00FA41DB" w:rsidRDefault="00001AA9" w:rsidP="00E86750"/>
    <w:p w14:paraId="1084B34C" w14:textId="1FA2E553" w:rsidR="00CA4F97" w:rsidRPr="00FA41DB" w:rsidRDefault="00CA4F97" w:rsidP="00E730F1">
      <w:pPr>
        <w:pStyle w:val="Heading3"/>
      </w:pPr>
      <w:bookmarkStart w:id="44" w:name="_Toc523419463"/>
      <w:r w:rsidRPr="00FA41DB">
        <w:t xml:space="preserve">3.4.1 </w:t>
      </w:r>
      <w:r w:rsidR="002E59F5" w:rsidRPr="00FA41DB">
        <w:t>Use Case Diagram</w:t>
      </w:r>
      <w:bookmarkEnd w:id="44"/>
    </w:p>
    <w:p w14:paraId="474465B6" w14:textId="193FC967" w:rsidR="00952DD2" w:rsidRPr="00FA41DB" w:rsidRDefault="00887117" w:rsidP="00B13360">
      <w:pPr>
        <w:ind w:firstLine="720"/>
      </w:pPr>
      <w:r w:rsidRPr="00FA41DB">
        <w:t>A</w:t>
      </w:r>
      <w:r w:rsidR="002B216F" w:rsidRPr="00FA41DB">
        <w:t xml:space="preserve"> Use Case describes the interaction</w:t>
      </w:r>
      <w:r w:rsidR="00B13360" w:rsidRPr="00FA41DB">
        <w:t>,</w:t>
      </w:r>
      <w:r w:rsidR="002B216F" w:rsidRPr="00FA41DB">
        <w:t xml:space="preserve"> triggered by an external actor</w:t>
      </w:r>
      <w:r w:rsidR="00B13360" w:rsidRPr="00FA41DB">
        <w:t>,</w:t>
      </w:r>
      <w:r w:rsidR="002B216F" w:rsidRPr="00FA41DB">
        <w:t xml:space="preserve"> between</w:t>
      </w:r>
      <w:r w:rsidRPr="00FA41DB">
        <w:t xml:space="preserve"> </w:t>
      </w:r>
      <w:r w:rsidR="002B216F" w:rsidRPr="00FA41DB">
        <w:t>a system and its environment</w:t>
      </w:r>
      <w:r w:rsidRPr="00FA41DB">
        <w:t xml:space="preserve">. </w:t>
      </w:r>
      <w:r w:rsidR="002B216F" w:rsidRPr="00FA41DB">
        <w:t>A Use Case defines a goal-oriented set of interactions between external actors and the system under consideration</w:t>
      </w:r>
      <w:r w:rsidRPr="00FA41DB">
        <w:t xml:space="preserve">. </w:t>
      </w:r>
      <w:r w:rsidR="002B216F" w:rsidRPr="00FA41DB">
        <w:fldChar w:fldCharType="begin"/>
      </w:r>
      <w:r w:rsidR="002B216F" w:rsidRPr="00FA41DB">
        <w:instrText xml:space="preserve"> ADDIN ZOTERO_ITEM CSL_CITATION {"citationID":"y7K6s7jU","properties":{"formattedCitation":"(http://scholar.googleusercontent.com/scholar?q=cache:gafd3pLXkDEJ:scholar.google.com/+use+case+diagram+definition&amp;hl=en&amp;as_sdt=0,5, \\uc0\\u8220{}Modeling variability by UML use case diagrams,\\uc0\\u8221{} n.d.)","plainCitation":"(http://scholar.googleusercontent.com/scholar?q=cache:gafd3pLXkDEJ:scholar.google.com/+use+case+diagram+definition&amp;hl=en&amp;as_sdt=0,5, “Modeling variability by UML use case diagrams,” n.d.)","noteIndex":0},"citationItems":[{"id":30,"uris":["http://zotero.org/users/local/nR4R5TNp/items/8L8LGU3U"],"uri":["http://zotero.org/users/local/nR4R5TNp/items/8L8LGU3U"],"itemData":{"id":30,"type":"webpage","title":"Modeling variability by UML use case diagrams","URL":"http://scholar.googleusercontent.com/scholar?q=cache:gafd3pLXkDEJ:scholar.google.com/+use+case+diagram+definition&amp;hl=en&amp;as_sdt=0,5","accessed":{"date-parts":[["2018",8,26]]}},"prefix":"http://scholar.googleusercontent.com/scholar?q=cache:gafd3pLXkDEJ:scholar.google.com/+use+case+diagram+definition&amp;hl=en&amp;as_sdt=0,5, "}],"schema":"https://github.com/citation-style-language/schema/raw/master/csl-citation.json"} </w:instrText>
      </w:r>
      <w:r w:rsidR="002B216F" w:rsidRPr="00FA41DB">
        <w:fldChar w:fldCharType="separate"/>
      </w:r>
      <w:r w:rsidR="002B216F" w:rsidRPr="00FA41DB">
        <w:t>(</w:t>
      </w:r>
      <w:r w:rsidR="002B216F" w:rsidRPr="00FA41DB">
        <w:rPr>
          <w:rFonts w:cs="Times New Roman"/>
          <w:szCs w:val="24"/>
        </w:rPr>
        <w:t xml:space="preserve">“Modelling variability by UML use case </w:t>
      </w:r>
      <w:r w:rsidR="002B216F" w:rsidRPr="00FA41DB">
        <w:rPr>
          <w:rFonts w:cs="Times New Roman"/>
          <w:szCs w:val="24"/>
        </w:rPr>
        <w:lastRenderedPageBreak/>
        <w:t>diagrams,” n.d.)</w:t>
      </w:r>
      <w:r w:rsidR="002B216F" w:rsidRPr="00FA41DB">
        <w:fldChar w:fldCharType="end"/>
      </w:r>
      <w:r w:rsidR="002B216F" w:rsidRPr="00FA41DB">
        <w:t>.</w:t>
      </w:r>
      <w:r w:rsidRPr="00FA41DB">
        <w:t xml:space="preserve"> The term actor is used to describe the person or system that has a goal against the system under discussion. The use case diagram for the Citizen-Politician Website is as follows: </w:t>
      </w:r>
    </w:p>
    <w:p w14:paraId="75BE9C37" w14:textId="1D8F954D" w:rsidR="00887117" w:rsidRPr="00FA41DB" w:rsidRDefault="00734921" w:rsidP="00887117">
      <w:r>
        <w:rPr>
          <w:noProof/>
        </w:rPr>
        <w:drawing>
          <wp:inline distT="0" distB="0" distL="0" distR="0" wp14:anchorId="285F6E7C" wp14:editId="62EA1729">
            <wp:extent cx="5731510" cy="4303059"/>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48214" cy="4315600"/>
                    </a:xfrm>
                    <a:prstGeom prst="rect">
                      <a:avLst/>
                    </a:prstGeom>
                  </pic:spPr>
                </pic:pic>
              </a:graphicData>
            </a:graphic>
          </wp:inline>
        </w:drawing>
      </w:r>
    </w:p>
    <w:p w14:paraId="3B920289" w14:textId="4C2149EA" w:rsidR="00E566F9" w:rsidRPr="00FA41DB" w:rsidRDefault="00E566F9" w:rsidP="00E566F9">
      <w:pPr>
        <w:pStyle w:val="Heading4"/>
      </w:pPr>
      <w:bookmarkStart w:id="45" w:name="_Toc523419517"/>
      <w:r w:rsidRPr="00FA41DB">
        <w:t>Figure 3.2: Use Case Diagram</w:t>
      </w:r>
      <w:bookmarkEnd w:id="45"/>
      <w:r w:rsidRPr="00FA41DB">
        <w:t xml:space="preserve"> </w:t>
      </w:r>
    </w:p>
    <w:p w14:paraId="341D814E" w14:textId="77777777" w:rsidR="00E566F9" w:rsidRPr="00FA41DB" w:rsidRDefault="00E566F9" w:rsidP="00887117"/>
    <w:p w14:paraId="060373DE" w14:textId="40F54373" w:rsidR="002E59F5" w:rsidRPr="00FA41DB" w:rsidRDefault="002E59F5" w:rsidP="00E730F1">
      <w:pPr>
        <w:pStyle w:val="Heading3"/>
      </w:pPr>
      <w:bookmarkStart w:id="46" w:name="_Toc523419464"/>
      <w:r w:rsidRPr="00FA41DB">
        <w:t>3.4.2 Data Flow Diagram</w:t>
      </w:r>
      <w:r w:rsidR="00C13554" w:rsidRPr="00FA41DB">
        <w:t xml:space="preserve"> (DFD)</w:t>
      </w:r>
      <w:bookmarkEnd w:id="46"/>
    </w:p>
    <w:p w14:paraId="27C5AAFB" w14:textId="34985328" w:rsidR="00887117" w:rsidRPr="00FA41DB" w:rsidRDefault="00C13554" w:rsidP="00B13360">
      <w:pPr>
        <w:ind w:firstLine="720"/>
      </w:pPr>
      <w:r w:rsidRPr="00FA41DB">
        <w:t xml:space="preserve">A Data Flow Diagram is defined as a diagraph together with a binary relation, called the precedence relation </w:t>
      </w:r>
      <w:r w:rsidRPr="00FA41DB">
        <w:fldChar w:fldCharType="begin"/>
      </w:r>
      <w:r w:rsidRPr="00FA41DB">
        <w:instrText xml:space="preserve"> ADDIN ZOTERO_ITEM CSL_CITATION {"citationID":"vhXIC8QM","properties":{"formattedCitation":"(Tao &amp; Kung, 1991)","plainCitation":"(Tao &amp; Kung, 1991)","noteIndex":0},"citationItems":[{"id":33,"uris":["http://zotero.org/users/local/nR4R5TNp/items/YZ96WE8M"],"uri":["http://zotero.org/users/local/nR4R5TNp/items/YZ96WE8M"],"itemData":{"id":33,"type":"article-journal","title":"Formal definition and verification of data flow diagrams","container-title":"Journal of Systems and Software","page":"29-36","volume":"16","issue":"1","source":"ScienceDirect","abstract":"Data flow diagrams (DFD) are widely used to specify large complex software systems. A DFD is visual and informal, hence, easy to learn and use. However, its informality makes it difficult to conduct formal verification of the consistency and completeness of a DFD specification. The objective of this article is to provide a formal basis for the DFD. A DFD is defined as a diagraph together with a binary relation, called the precedence relation. The nodes of the digraph represent the processes, data stores, and external entities, and the directed edges represent the data flows. The precedence relation for a DFD is an abstraction of the functional semantics and specifies the “is-used-to-produce” relationships among the data flows. Based on this definition, the notion of consistency in process decomposition is defined. The child DFD that results from decomposition is consistent with the parent process if the child DFD preserves the precedence relation for the parent process and does not introduce additional precedence relationships between the input and output flows of the parent process. This consistency criterion is shown to be stronger than those found in the literature. Moreover, a number of completeness criteria are discussed and formalized. The results of this paper can be easily incorporated into some existing CASE tools.","DOI":"10.1016/0164-1212(91)90029-6","ISSN":"0164-1212","journalAbbreviation":"Journal of Systems and Software","author":[{"family":"Tao","given":"Yonglei"},{"family":"Kung","given":"Chenho"}],"issued":{"date-parts":[["1991",9,1]]}}}],"schema":"https://github.com/citation-style-language/schema/raw/master/csl-citation.json"} </w:instrText>
      </w:r>
      <w:r w:rsidRPr="00FA41DB">
        <w:fldChar w:fldCharType="separate"/>
      </w:r>
      <w:r w:rsidRPr="00FA41DB">
        <w:rPr>
          <w:rFonts w:cs="Times New Roman"/>
        </w:rPr>
        <w:t>(Tao &amp; Kung, 1991)</w:t>
      </w:r>
      <w:r w:rsidRPr="00FA41DB">
        <w:fldChar w:fldCharType="end"/>
      </w:r>
      <w:r w:rsidRPr="00FA41DB">
        <w:t>. It is widely used to specify large complex software systems. A DFD is visual and informal, hence, easy to learn and use.</w:t>
      </w:r>
      <w:r w:rsidR="00AC2093" w:rsidRPr="00FA41DB">
        <w:t xml:space="preserve"> The nodes of the digraph represent the processes, data stores, and external entities, and the directed edges represent the data flows. The precedence relation for a Data Flow Diagram is an abstraction of the functional semantics and specifies the “is-used-to-produce” relationships among the data flows. In other words, it is a diagram showing processes, external entities and data stores in a System and how data flows from one to another. The Data Flow Diagram for the Citizen-Politician Website is as follows:</w:t>
      </w:r>
    </w:p>
    <w:p w14:paraId="52BAF362" w14:textId="12730708" w:rsidR="00AC2093" w:rsidRPr="00FA41DB" w:rsidRDefault="009F6511" w:rsidP="00887117">
      <w:r>
        <w:rPr>
          <w:noProof/>
        </w:rPr>
        <w:lastRenderedPageBreak/>
        <w:drawing>
          <wp:inline distT="0" distB="0" distL="0" distR="0" wp14:anchorId="61E182EA" wp14:editId="3EC43D6C">
            <wp:extent cx="6131560" cy="3894268"/>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65707" cy="3915955"/>
                    </a:xfrm>
                    <a:prstGeom prst="rect">
                      <a:avLst/>
                    </a:prstGeom>
                  </pic:spPr>
                </pic:pic>
              </a:graphicData>
            </a:graphic>
          </wp:inline>
        </w:drawing>
      </w:r>
    </w:p>
    <w:p w14:paraId="061D50FF" w14:textId="3488A4B5" w:rsidR="00B73D31" w:rsidRPr="00FA41DB" w:rsidRDefault="00B73D31" w:rsidP="00B73D31">
      <w:pPr>
        <w:pStyle w:val="Heading4"/>
      </w:pPr>
      <w:bookmarkStart w:id="47" w:name="_Toc523419518"/>
      <w:r w:rsidRPr="00FA41DB">
        <w:t>Figure 3.3: Data Flow Diagram</w:t>
      </w:r>
      <w:bookmarkEnd w:id="47"/>
    </w:p>
    <w:p w14:paraId="540CE00C" w14:textId="77777777" w:rsidR="00B73D31" w:rsidRPr="00FA41DB" w:rsidRDefault="00B73D31" w:rsidP="00887117"/>
    <w:p w14:paraId="314E9E82" w14:textId="4F6137B8" w:rsidR="002E59F5" w:rsidRPr="00FA41DB" w:rsidRDefault="002E59F5" w:rsidP="00E730F1">
      <w:pPr>
        <w:pStyle w:val="Heading3"/>
      </w:pPr>
      <w:bookmarkStart w:id="48" w:name="_Toc523419465"/>
      <w:r w:rsidRPr="00FA41DB">
        <w:t>3.4.3 Entity Relationship Diagram</w:t>
      </w:r>
      <w:r w:rsidR="00AC2093" w:rsidRPr="00FA41DB">
        <w:t xml:space="preserve"> (ERD)</w:t>
      </w:r>
      <w:bookmarkEnd w:id="48"/>
    </w:p>
    <w:p w14:paraId="500F02F5" w14:textId="3C2D3C74" w:rsidR="00AC2093" w:rsidRPr="00FA41DB" w:rsidRDefault="00AC2093" w:rsidP="00B13360">
      <w:pPr>
        <w:ind w:firstLine="720"/>
      </w:pPr>
      <w:r w:rsidRPr="00FA41DB">
        <w:t xml:space="preserve">The Entity-Relationship Diagram (ERD) is a data model that represents the logical structure of the database </w:t>
      </w:r>
      <w:r w:rsidRPr="00FA41DB">
        <w:fldChar w:fldCharType="begin"/>
      </w:r>
      <w:r w:rsidRPr="00FA41DB">
        <w:instrText xml:space="preserve"> ADDIN ZOTERO_ITEM CSL_CITATION {"citationID":"tAVhRJX0","properties":{"formattedCitation":"(Rossi, n.d.)","plainCitation":"(Rossi, n.d.)","noteIndex":0},"citationItems":[{"id":36,"uris":["http://zotero.org/users/local/nR4R5TNp/items/AMX9GRS9"],"uri":["http://zotero.org/users/local/nR4R5TNp/items/AMX9GRS9"],"itemData":{"id":36,"type":"article-journal","title":"Entity Relationship Diagram","page":"16","source":"Zotero","language":"en","author":[{"family":"Rossi","given":"Bruno"}]}}],"schema":"https://github.com/citation-style-language/schema/raw/master/csl-citation.json"} </w:instrText>
      </w:r>
      <w:r w:rsidRPr="00FA41DB">
        <w:fldChar w:fldCharType="separate"/>
      </w:r>
      <w:r w:rsidRPr="00FA41DB">
        <w:rPr>
          <w:rFonts w:cs="Times New Roman"/>
        </w:rPr>
        <w:t>(Rossi, n.d.)</w:t>
      </w:r>
      <w:r w:rsidRPr="00FA41DB">
        <w:fldChar w:fldCharType="end"/>
      </w:r>
      <w:r w:rsidRPr="00FA41DB">
        <w:t xml:space="preserve">. Its essential components are Entities, </w:t>
      </w:r>
      <w:r w:rsidR="004F2063" w:rsidRPr="00FA41DB">
        <w:t>Relationships, Attributes and Cardinalities. Entities are real world objects about which data can be stored. Relationships show how entities are related to one another in the database. Attributes are typical characteristics of entities. Cardinalities describe how entity instances can be in a relationship. There are two notations of an ERD namely the Crow Foot’s notation and Chen’s notation. The Entity Relationship Diagram for the Project Website will be designed using the Chen’s notation as follows:</w:t>
      </w:r>
    </w:p>
    <w:p w14:paraId="2E750908" w14:textId="02C4DDC9" w:rsidR="004F2063" w:rsidRPr="00FA41DB" w:rsidRDefault="00F309B3" w:rsidP="00AC2093">
      <w:r w:rsidRPr="00FA41DB">
        <w:rPr>
          <w:noProof/>
        </w:rPr>
        <w:lastRenderedPageBreak/>
        <w:drawing>
          <wp:inline distT="0" distB="0" distL="0" distR="0" wp14:anchorId="1B313997" wp14:editId="3175798D">
            <wp:extent cx="5731510" cy="3646968"/>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46926" cy="3656777"/>
                    </a:xfrm>
                    <a:prstGeom prst="rect">
                      <a:avLst/>
                    </a:prstGeom>
                  </pic:spPr>
                </pic:pic>
              </a:graphicData>
            </a:graphic>
          </wp:inline>
        </w:drawing>
      </w:r>
    </w:p>
    <w:p w14:paraId="557D070A" w14:textId="0D91C30A" w:rsidR="00F309B3" w:rsidRPr="00FA41DB" w:rsidRDefault="00F309B3" w:rsidP="00F309B3">
      <w:pPr>
        <w:pStyle w:val="Heading4"/>
      </w:pPr>
      <w:bookmarkStart w:id="49" w:name="_Toc523419519"/>
      <w:r w:rsidRPr="00FA41DB">
        <w:t>Figure 3.4: Entity Relationship Diagram</w:t>
      </w:r>
      <w:bookmarkEnd w:id="49"/>
    </w:p>
    <w:p w14:paraId="05D32B15" w14:textId="77777777" w:rsidR="00F309B3" w:rsidRPr="00FA41DB" w:rsidRDefault="00F309B3" w:rsidP="00AC2093"/>
    <w:p w14:paraId="624F3D72" w14:textId="5AE8380B" w:rsidR="002E59F5" w:rsidRPr="00FA41DB" w:rsidRDefault="002E59F5" w:rsidP="00E730F1">
      <w:pPr>
        <w:pStyle w:val="Heading3"/>
      </w:pPr>
      <w:bookmarkStart w:id="50" w:name="_Toc523419466"/>
      <w:r w:rsidRPr="00FA41DB">
        <w:t>3.4.4 Database Schema</w:t>
      </w:r>
      <w:bookmarkEnd w:id="50"/>
    </w:p>
    <w:p w14:paraId="3FDF907F" w14:textId="13189903" w:rsidR="00AD0080" w:rsidRPr="00FA41DB" w:rsidRDefault="004F2063" w:rsidP="006F787C">
      <w:pPr>
        <w:ind w:firstLine="720"/>
      </w:pPr>
      <w:r w:rsidRPr="00FA41DB">
        <w:t>The term "database schema" can refer to a visual representation of a database, a set of rules that govern a database, or to the entire set of objects belonging to a particular user</w:t>
      </w:r>
      <w:r w:rsidR="001B1C4E" w:rsidRPr="00FA41DB">
        <w:t xml:space="preserve"> </w:t>
      </w:r>
      <w:r w:rsidR="001B1C4E" w:rsidRPr="00FA41DB">
        <w:fldChar w:fldCharType="begin"/>
      </w:r>
      <w:r w:rsidR="001B1C4E" w:rsidRPr="00FA41DB">
        <w:instrText xml:space="preserve"> ADDIN ZOTERO_ITEM CSL_CITATION {"citationID":"iJ4uoNXx","properties":{"formattedCitation":"(\\uc0\\u8220{}What is a Database Schema,\\uc0\\u8221{} 2016)","plainCitation":"(“What is a Database Schema,” 2016)","noteIndex":0},"citationItems":[{"id":37,"uris":["http://zotero.org/users/local/nR4R5TNp/items/ASC33448"],"uri":["http://zotero.org/users/local/nR4R5TNp/items/ASC33448"],"itemData":{"id":37,"type":"webpage","title":"What is a Database Schema","container-title":"Lucidchart","abstract":"Comprehensive definition of database schema in various contexts, including examples.","URL":"https://www.lucidchart.com/pages/database-diagram/database-schema","language":"en","issued":{"date-parts":[["2016",5,9]]},"accessed":{"date-parts":[["2018",8,27]]}}}],"schema":"https://github.com/citation-style-language/schema/raw/master/csl-citation.json"} </w:instrText>
      </w:r>
      <w:r w:rsidR="001B1C4E" w:rsidRPr="00FA41DB">
        <w:fldChar w:fldCharType="separate"/>
      </w:r>
      <w:r w:rsidR="001B1C4E" w:rsidRPr="00FA41DB">
        <w:rPr>
          <w:rFonts w:cs="Times New Roman"/>
          <w:szCs w:val="24"/>
        </w:rPr>
        <w:t>(“What is a Database Schema,” 2016)</w:t>
      </w:r>
      <w:r w:rsidR="001B1C4E" w:rsidRPr="00FA41DB">
        <w:fldChar w:fldCharType="end"/>
      </w:r>
      <w:r w:rsidRPr="00FA41DB">
        <w:t>.</w:t>
      </w:r>
      <w:r w:rsidR="001B1C4E" w:rsidRPr="00FA41DB">
        <w:t xml:space="preserve"> A database schema represents the logical configuration of all or part of a relational database. A database schema is the skeleton structure that represents the logical view of the entire database </w:t>
      </w:r>
      <w:r w:rsidR="001B1C4E" w:rsidRPr="00FA41DB">
        <w:fldChar w:fldCharType="begin"/>
      </w:r>
      <w:r w:rsidR="001B1C4E" w:rsidRPr="00FA41DB">
        <w:instrText xml:space="preserve"> ADDIN ZOTERO_ITEM CSL_CITATION {"citationID":"ifvmTJ4J","properties":{"formattedCitation":"(tutorialspoint.com, n.d.-a)","plainCitation":"(tutorialspoint.com, n.d.-a)","noteIndex":0},"citationItems":[{"id":39,"uris":["http://zotero.org/users/local/nR4R5TNp/items/W5GQJAS4"],"uri":["http://zotero.org/users/local/nR4R5TNp/items/W5GQJAS4"],"itemData":{"id":39,"type":"webpage","title":"DBMS Data Schemas","container-title":"www.tutorialspoint.com","abstract":"DBMS Data Schemas - Learn DBMS in simple and easy steps starting from its overview, Architecture, data models, data schemas, data independence, ED Diagram, Generalization, Aggregation, Codd's Rules, Relational Data Model, Relational Algebra, Database Design, Normalization, Database Joins, Database Storage, Database File System, Indexing, Hashing, Transaction, Concurrency Control, Deadlock, Backup and Recovery.","URL":"https://www.tutorialspoint.com/dbms/dbms_data_schemas.htm","author":[{"family":"tutorialspoint.com","given":""}],"accessed":{"date-parts":[["2018",8,27]]}}}],"schema":"https://github.com/citation-style-language/schema/raw/master/csl-citation.json"} </w:instrText>
      </w:r>
      <w:r w:rsidR="001B1C4E" w:rsidRPr="00FA41DB">
        <w:fldChar w:fldCharType="separate"/>
      </w:r>
      <w:r w:rsidR="001B1C4E" w:rsidRPr="00FA41DB">
        <w:rPr>
          <w:rFonts w:cs="Times New Roman"/>
        </w:rPr>
        <w:t>(tutorialspoint.com, n.d.-a)</w:t>
      </w:r>
      <w:r w:rsidR="001B1C4E" w:rsidRPr="00FA41DB">
        <w:fldChar w:fldCharType="end"/>
      </w:r>
      <w:r w:rsidR="001B1C4E" w:rsidRPr="00FA41DB">
        <w:t>. It shows the structure of the relations with their attributes in table format and the relationship between the tables. The database schema for the</w:t>
      </w:r>
      <w:r w:rsidR="00027376" w:rsidRPr="00FA41DB">
        <w:t xml:space="preserve"> Citizen-Politician Website is as follows:</w:t>
      </w:r>
    </w:p>
    <w:p w14:paraId="07354740" w14:textId="61A86D6E" w:rsidR="00E7329A" w:rsidRPr="00FA41DB" w:rsidRDefault="000B03C7" w:rsidP="000B03C7">
      <w:pPr>
        <w:tabs>
          <w:tab w:val="right" w:pos="5832"/>
        </w:tabs>
        <w:rPr>
          <w:noProof/>
        </w:rPr>
      </w:pPr>
      <w:r w:rsidRPr="00FA41DB">
        <w:rPr>
          <w:noProof/>
        </w:rPr>
        <w:drawing>
          <wp:inline distT="0" distB="0" distL="0" distR="0" wp14:anchorId="157B0AE7" wp14:editId="6D389BDD">
            <wp:extent cx="1871345" cy="15629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81167" cy="1571189"/>
                    </a:xfrm>
                    <a:prstGeom prst="rect">
                      <a:avLst/>
                    </a:prstGeom>
                    <a:noFill/>
                    <a:ln>
                      <a:noFill/>
                    </a:ln>
                  </pic:spPr>
                </pic:pic>
              </a:graphicData>
            </a:graphic>
          </wp:inline>
        </w:drawing>
      </w:r>
    </w:p>
    <w:p w14:paraId="136F1657" w14:textId="7C663944" w:rsidR="000B03C7" w:rsidRPr="00FA41DB" w:rsidRDefault="00AC39CD" w:rsidP="00AC39CD">
      <w:pPr>
        <w:pStyle w:val="Heading5"/>
      </w:pPr>
      <w:bookmarkStart w:id="51" w:name="_Toc523419497"/>
      <w:r w:rsidRPr="00FA41DB">
        <w:t>Table 3.1: Politician Political Profile</w:t>
      </w:r>
      <w:bookmarkEnd w:id="51"/>
    </w:p>
    <w:p w14:paraId="2E4D3219" w14:textId="77777777" w:rsidR="00AC39CD" w:rsidRPr="00FA41DB" w:rsidRDefault="00AC39CD" w:rsidP="000B03C7">
      <w:pPr>
        <w:tabs>
          <w:tab w:val="right" w:pos="5832"/>
        </w:tabs>
      </w:pPr>
    </w:p>
    <w:p w14:paraId="557F3322" w14:textId="77777777" w:rsidR="00AC39CD" w:rsidRPr="00FA41DB" w:rsidRDefault="00AC39CD" w:rsidP="000B03C7">
      <w:pPr>
        <w:tabs>
          <w:tab w:val="right" w:pos="5832"/>
        </w:tabs>
      </w:pPr>
    </w:p>
    <w:p w14:paraId="31EB5463" w14:textId="0502CF66" w:rsidR="00F909CB" w:rsidRPr="00FA41DB" w:rsidRDefault="00F909CB" w:rsidP="000B03C7">
      <w:pPr>
        <w:tabs>
          <w:tab w:val="right" w:pos="5832"/>
        </w:tabs>
      </w:pPr>
      <w:r w:rsidRPr="00FA41DB">
        <w:rPr>
          <w:noProof/>
        </w:rPr>
        <w:lastRenderedPageBreak/>
        <w:drawing>
          <wp:anchor distT="0" distB="0" distL="114300" distR="114300" simplePos="0" relativeHeight="251669504" behindDoc="0" locked="0" layoutInCell="1" allowOverlap="1" wp14:anchorId="1AD9EC04" wp14:editId="0BF17001">
            <wp:simplePos x="0" y="0"/>
            <wp:positionH relativeFrom="margin">
              <wp:align>left</wp:align>
            </wp:positionH>
            <wp:positionV relativeFrom="paragraph">
              <wp:posOffset>0</wp:posOffset>
            </wp:positionV>
            <wp:extent cx="1967230" cy="2976880"/>
            <wp:effectExtent l="0" t="0" r="0" b="0"/>
            <wp:wrapThrough wrapText="bothSides">
              <wp:wrapPolygon edited="0">
                <wp:start x="0" y="0"/>
                <wp:lineTo x="0" y="21425"/>
                <wp:lineTo x="21335" y="21425"/>
                <wp:lineTo x="21335"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67230" cy="2976880"/>
                    </a:xfrm>
                    <a:prstGeom prst="rect">
                      <a:avLst/>
                    </a:prstGeom>
                    <a:noFill/>
                    <a:ln>
                      <a:noFill/>
                    </a:ln>
                  </pic:spPr>
                </pic:pic>
              </a:graphicData>
            </a:graphic>
          </wp:anchor>
        </w:drawing>
      </w:r>
    </w:p>
    <w:p w14:paraId="72790F80" w14:textId="77777777" w:rsidR="00F909CB" w:rsidRPr="00FA41DB" w:rsidRDefault="00F909CB" w:rsidP="00F909CB"/>
    <w:p w14:paraId="2A9EF840" w14:textId="77777777" w:rsidR="00F909CB" w:rsidRPr="00FA41DB" w:rsidRDefault="00F909CB" w:rsidP="00F909CB"/>
    <w:p w14:paraId="1DE6E294" w14:textId="77777777" w:rsidR="00F909CB" w:rsidRPr="00FA41DB" w:rsidRDefault="00F909CB" w:rsidP="00F909CB"/>
    <w:p w14:paraId="35D576D2" w14:textId="77777777" w:rsidR="00F909CB" w:rsidRPr="00FA41DB" w:rsidRDefault="00F909CB" w:rsidP="00F909CB"/>
    <w:p w14:paraId="721575EE" w14:textId="77777777" w:rsidR="00F909CB" w:rsidRPr="00FA41DB" w:rsidRDefault="00F909CB" w:rsidP="00F909CB"/>
    <w:p w14:paraId="6727EE82" w14:textId="77777777" w:rsidR="00F909CB" w:rsidRPr="00FA41DB" w:rsidRDefault="00F909CB" w:rsidP="00F909CB"/>
    <w:p w14:paraId="35A340A0" w14:textId="01F5EFDC" w:rsidR="00F909CB" w:rsidRPr="00FA41DB" w:rsidRDefault="00F909CB" w:rsidP="00F909CB"/>
    <w:p w14:paraId="6500657E" w14:textId="17340769" w:rsidR="00F909CB" w:rsidRPr="00FA41DB" w:rsidRDefault="00F909CB" w:rsidP="00F909CB">
      <w:pPr>
        <w:ind w:firstLine="720"/>
      </w:pPr>
    </w:p>
    <w:p w14:paraId="4979F786" w14:textId="79D1733A" w:rsidR="00F909CB" w:rsidRPr="00FA41DB" w:rsidRDefault="00F909CB" w:rsidP="00F909CB">
      <w:pPr>
        <w:pStyle w:val="Heading5"/>
      </w:pPr>
      <w:bookmarkStart w:id="52" w:name="_Toc523419498"/>
      <w:r w:rsidRPr="00FA41DB">
        <w:t>Table 3.2: Politician Achievements and Critiques.</w:t>
      </w:r>
      <w:bookmarkEnd w:id="52"/>
    </w:p>
    <w:p w14:paraId="5C0D57A1" w14:textId="77777777" w:rsidR="00F909CB" w:rsidRPr="00FA41DB" w:rsidRDefault="00F909CB" w:rsidP="00F909CB"/>
    <w:p w14:paraId="7F8BEFD6" w14:textId="733E7E6A" w:rsidR="00F909CB" w:rsidRPr="00FA41DB" w:rsidRDefault="00F909CB" w:rsidP="00F909CB">
      <w:r w:rsidRPr="00FA41DB">
        <w:rPr>
          <w:noProof/>
        </w:rPr>
        <w:drawing>
          <wp:anchor distT="0" distB="0" distL="114300" distR="114300" simplePos="0" relativeHeight="251670528" behindDoc="0" locked="0" layoutInCell="1" allowOverlap="1" wp14:anchorId="19B00A4F" wp14:editId="00170181">
            <wp:simplePos x="0" y="0"/>
            <wp:positionH relativeFrom="margin">
              <wp:posOffset>-635</wp:posOffset>
            </wp:positionH>
            <wp:positionV relativeFrom="paragraph">
              <wp:posOffset>13409</wp:posOffset>
            </wp:positionV>
            <wp:extent cx="2030730" cy="2668905"/>
            <wp:effectExtent l="0" t="0" r="7620" b="0"/>
            <wp:wrapThrough wrapText="bothSides">
              <wp:wrapPolygon edited="0">
                <wp:start x="0" y="0"/>
                <wp:lineTo x="0" y="21430"/>
                <wp:lineTo x="21478" y="21430"/>
                <wp:lineTo x="21478"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30730" cy="2668905"/>
                    </a:xfrm>
                    <a:prstGeom prst="rect">
                      <a:avLst/>
                    </a:prstGeom>
                    <a:noFill/>
                    <a:ln>
                      <a:noFill/>
                    </a:ln>
                  </pic:spPr>
                </pic:pic>
              </a:graphicData>
            </a:graphic>
          </wp:anchor>
        </w:drawing>
      </w:r>
    </w:p>
    <w:p w14:paraId="70062E0E" w14:textId="18193A33" w:rsidR="00F909CB" w:rsidRPr="00FA41DB" w:rsidRDefault="00F909CB" w:rsidP="00F909CB"/>
    <w:p w14:paraId="03148754" w14:textId="00D75E9C" w:rsidR="00F909CB" w:rsidRPr="00FA41DB" w:rsidRDefault="00F909CB" w:rsidP="00F909CB"/>
    <w:p w14:paraId="7EA59598" w14:textId="326A23F7" w:rsidR="00F909CB" w:rsidRPr="00FA41DB" w:rsidRDefault="00F909CB" w:rsidP="00F909CB"/>
    <w:p w14:paraId="1E47E467" w14:textId="769CF3B6" w:rsidR="00F909CB" w:rsidRPr="00FA41DB" w:rsidRDefault="00F909CB" w:rsidP="00F909CB"/>
    <w:p w14:paraId="16E6249E" w14:textId="25B188B5" w:rsidR="00F909CB" w:rsidRPr="00FA41DB" w:rsidRDefault="00F909CB" w:rsidP="00F909CB"/>
    <w:p w14:paraId="22296AA1" w14:textId="161778D9" w:rsidR="00F909CB" w:rsidRPr="00FA41DB" w:rsidRDefault="00F909CB" w:rsidP="00F909CB"/>
    <w:p w14:paraId="5D7774D0" w14:textId="2EB04E06" w:rsidR="00F909CB" w:rsidRPr="00FA41DB" w:rsidRDefault="00F909CB" w:rsidP="00F909CB">
      <w:pPr>
        <w:tabs>
          <w:tab w:val="left" w:pos="1189"/>
        </w:tabs>
      </w:pPr>
      <w:r w:rsidRPr="00FA41DB">
        <w:tab/>
      </w:r>
    </w:p>
    <w:p w14:paraId="3CAE0BE7" w14:textId="35317C3A" w:rsidR="00F909CB" w:rsidRPr="00FA41DB" w:rsidRDefault="00F909CB" w:rsidP="00F909CB">
      <w:pPr>
        <w:pStyle w:val="Heading5"/>
      </w:pPr>
      <w:bookmarkStart w:id="53" w:name="_Toc523419499"/>
      <w:r w:rsidRPr="00FA41DB">
        <w:t>Table 3.3: Politician Educational Background</w:t>
      </w:r>
      <w:bookmarkEnd w:id="53"/>
    </w:p>
    <w:p w14:paraId="605EB08F" w14:textId="3427B760" w:rsidR="00F909CB" w:rsidRPr="00FA41DB" w:rsidRDefault="00F909CB" w:rsidP="00F909CB">
      <w:pPr>
        <w:tabs>
          <w:tab w:val="left" w:pos="1189"/>
        </w:tabs>
      </w:pPr>
      <w:r w:rsidRPr="00FA41DB">
        <w:rPr>
          <w:noProof/>
        </w:rPr>
        <w:drawing>
          <wp:anchor distT="0" distB="0" distL="114300" distR="114300" simplePos="0" relativeHeight="251672576" behindDoc="0" locked="0" layoutInCell="1" allowOverlap="1" wp14:anchorId="393B289D" wp14:editId="3164C714">
            <wp:simplePos x="0" y="0"/>
            <wp:positionH relativeFrom="margin">
              <wp:align>left</wp:align>
            </wp:positionH>
            <wp:positionV relativeFrom="paragraph">
              <wp:posOffset>228925</wp:posOffset>
            </wp:positionV>
            <wp:extent cx="1924685" cy="1838960"/>
            <wp:effectExtent l="0" t="0" r="0" b="8890"/>
            <wp:wrapThrough wrapText="bothSides">
              <wp:wrapPolygon edited="0">
                <wp:start x="0" y="0"/>
                <wp:lineTo x="0" y="21481"/>
                <wp:lineTo x="21379" y="21481"/>
                <wp:lineTo x="21379"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9975" cy="1844487"/>
                    </a:xfrm>
                    <a:prstGeom prst="rect">
                      <a:avLst/>
                    </a:prstGeom>
                    <a:noFill/>
                    <a:ln>
                      <a:noFill/>
                    </a:ln>
                  </pic:spPr>
                </pic:pic>
              </a:graphicData>
            </a:graphic>
            <wp14:sizeRelV relativeFrom="margin">
              <wp14:pctHeight>0</wp14:pctHeight>
            </wp14:sizeRelV>
          </wp:anchor>
        </w:drawing>
      </w:r>
    </w:p>
    <w:p w14:paraId="71A478B4" w14:textId="3C87C421" w:rsidR="00F909CB" w:rsidRPr="00FA41DB" w:rsidRDefault="00F909CB" w:rsidP="00F909CB">
      <w:pPr>
        <w:tabs>
          <w:tab w:val="left" w:pos="1189"/>
        </w:tabs>
      </w:pPr>
    </w:p>
    <w:p w14:paraId="15F78A5E" w14:textId="51913666" w:rsidR="00F909CB" w:rsidRPr="00FA41DB" w:rsidRDefault="00F909CB" w:rsidP="00F909CB">
      <w:pPr>
        <w:tabs>
          <w:tab w:val="left" w:pos="1189"/>
        </w:tabs>
      </w:pPr>
    </w:p>
    <w:p w14:paraId="4AE0B9A0" w14:textId="5C188467" w:rsidR="00F909CB" w:rsidRPr="00FA41DB" w:rsidRDefault="00F909CB" w:rsidP="00F909CB">
      <w:pPr>
        <w:tabs>
          <w:tab w:val="left" w:pos="1189"/>
        </w:tabs>
      </w:pPr>
    </w:p>
    <w:p w14:paraId="339C51DD" w14:textId="0EFD5B16" w:rsidR="00F909CB" w:rsidRPr="00FA41DB" w:rsidRDefault="00F909CB" w:rsidP="00F909CB">
      <w:pPr>
        <w:tabs>
          <w:tab w:val="left" w:pos="1189"/>
        </w:tabs>
      </w:pPr>
    </w:p>
    <w:p w14:paraId="289C1FA1" w14:textId="087625A7" w:rsidR="00F909CB" w:rsidRPr="00FA41DB" w:rsidRDefault="00F909CB" w:rsidP="00F909CB">
      <w:pPr>
        <w:tabs>
          <w:tab w:val="left" w:pos="1189"/>
        </w:tabs>
      </w:pPr>
    </w:p>
    <w:p w14:paraId="4A6F0E2B" w14:textId="2B4567CA" w:rsidR="00F909CB" w:rsidRPr="00FA41DB" w:rsidRDefault="00F909CB" w:rsidP="00F909CB">
      <w:pPr>
        <w:pStyle w:val="Heading5"/>
      </w:pPr>
      <w:bookmarkStart w:id="54" w:name="_Toc523419500"/>
      <w:r w:rsidRPr="00FA41DB">
        <w:t>Table 3.4: Bugs and Reports.</w:t>
      </w:r>
      <w:bookmarkEnd w:id="54"/>
    </w:p>
    <w:p w14:paraId="6F2E52D8" w14:textId="77777777" w:rsidR="00F909CB" w:rsidRPr="00FA41DB" w:rsidRDefault="00F909CB" w:rsidP="00F909CB"/>
    <w:p w14:paraId="168FC08A" w14:textId="78C75289" w:rsidR="00F909CB" w:rsidRPr="00FA41DB" w:rsidRDefault="00F909CB" w:rsidP="00F909CB">
      <w:r w:rsidRPr="00FA41DB">
        <w:rPr>
          <w:noProof/>
        </w:rPr>
        <w:lastRenderedPageBreak/>
        <w:drawing>
          <wp:anchor distT="0" distB="0" distL="114300" distR="114300" simplePos="0" relativeHeight="251671552" behindDoc="0" locked="0" layoutInCell="1" allowOverlap="1" wp14:anchorId="44BE4267" wp14:editId="0411D9CC">
            <wp:simplePos x="0" y="0"/>
            <wp:positionH relativeFrom="margin">
              <wp:align>left</wp:align>
            </wp:positionH>
            <wp:positionV relativeFrom="paragraph">
              <wp:posOffset>8255</wp:posOffset>
            </wp:positionV>
            <wp:extent cx="1903095" cy="2360295"/>
            <wp:effectExtent l="0" t="0" r="1905" b="1905"/>
            <wp:wrapThrough wrapText="bothSides">
              <wp:wrapPolygon edited="0">
                <wp:start x="0" y="0"/>
                <wp:lineTo x="0" y="21443"/>
                <wp:lineTo x="21405" y="21443"/>
                <wp:lineTo x="21405" y="0"/>
                <wp:lineTo x="0" y="0"/>
              </wp:wrapPolygon>
            </wp:wrapThrough>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03095" cy="2360295"/>
                    </a:xfrm>
                    <a:prstGeom prst="rect">
                      <a:avLst/>
                    </a:prstGeom>
                    <a:noFill/>
                    <a:ln>
                      <a:noFill/>
                    </a:ln>
                  </pic:spPr>
                </pic:pic>
              </a:graphicData>
            </a:graphic>
          </wp:anchor>
        </w:drawing>
      </w:r>
    </w:p>
    <w:p w14:paraId="2CB9D556" w14:textId="45BB7A33" w:rsidR="00F909CB" w:rsidRPr="00FA41DB" w:rsidRDefault="00F909CB" w:rsidP="00F909CB">
      <w:pPr>
        <w:tabs>
          <w:tab w:val="left" w:pos="1189"/>
        </w:tabs>
      </w:pPr>
    </w:p>
    <w:p w14:paraId="0C89EFF1" w14:textId="43E0F96E" w:rsidR="00F909CB" w:rsidRPr="00FA41DB" w:rsidRDefault="00F909CB" w:rsidP="00F909CB">
      <w:pPr>
        <w:pStyle w:val="Heading5"/>
      </w:pPr>
    </w:p>
    <w:p w14:paraId="22587852" w14:textId="09CFBF4C" w:rsidR="00F909CB" w:rsidRPr="00FA41DB" w:rsidRDefault="00F909CB" w:rsidP="00F909CB">
      <w:pPr>
        <w:pStyle w:val="Heading5"/>
      </w:pPr>
    </w:p>
    <w:p w14:paraId="202ABF3E" w14:textId="7CA1C731" w:rsidR="00F909CB" w:rsidRPr="00FA41DB" w:rsidRDefault="00F909CB" w:rsidP="00F909CB">
      <w:pPr>
        <w:pStyle w:val="Heading5"/>
      </w:pPr>
    </w:p>
    <w:p w14:paraId="02975FCB" w14:textId="656EBCE5" w:rsidR="00F909CB" w:rsidRPr="00FA41DB" w:rsidRDefault="00F909CB" w:rsidP="00F909CB">
      <w:pPr>
        <w:tabs>
          <w:tab w:val="right" w:pos="5832"/>
        </w:tabs>
      </w:pPr>
    </w:p>
    <w:p w14:paraId="730B0867" w14:textId="6BCE0E23" w:rsidR="00F909CB" w:rsidRPr="00FA41DB" w:rsidRDefault="00F909CB" w:rsidP="00F909CB">
      <w:pPr>
        <w:tabs>
          <w:tab w:val="right" w:pos="5832"/>
        </w:tabs>
      </w:pPr>
    </w:p>
    <w:p w14:paraId="1DD4BCE4" w14:textId="23FB49D0" w:rsidR="00F909CB" w:rsidRPr="00FA41DB" w:rsidRDefault="00F909CB" w:rsidP="00F909CB">
      <w:pPr>
        <w:tabs>
          <w:tab w:val="right" w:pos="5832"/>
        </w:tabs>
      </w:pPr>
    </w:p>
    <w:p w14:paraId="796D3486" w14:textId="2D9735F0" w:rsidR="00F909CB" w:rsidRPr="00FA41DB" w:rsidRDefault="00E730F1" w:rsidP="00FA41DB">
      <w:pPr>
        <w:pStyle w:val="Heading5"/>
      </w:pPr>
      <w:bookmarkStart w:id="55" w:name="_Toc523419501"/>
      <w:r>
        <w:t>Table</w:t>
      </w:r>
      <w:r w:rsidR="00F909CB" w:rsidRPr="00FA41DB">
        <w:t xml:space="preserve"> 3.5: Politician Comments.</w:t>
      </w:r>
      <w:bookmarkEnd w:id="55"/>
    </w:p>
    <w:p w14:paraId="23E1C86D" w14:textId="4B8736E1" w:rsidR="00F909CB" w:rsidRPr="00FA41DB" w:rsidRDefault="00F909CB" w:rsidP="00F909CB">
      <w:pPr>
        <w:tabs>
          <w:tab w:val="right" w:pos="5832"/>
        </w:tabs>
      </w:pPr>
      <w:r w:rsidRPr="00FA41DB">
        <w:rPr>
          <w:noProof/>
        </w:rPr>
        <w:drawing>
          <wp:anchor distT="0" distB="0" distL="114300" distR="114300" simplePos="0" relativeHeight="251675648" behindDoc="0" locked="0" layoutInCell="1" allowOverlap="1" wp14:anchorId="445FD54B" wp14:editId="6E669C5A">
            <wp:simplePos x="0" y="0"/>
            <wp:positionH relativeFrom="margin">
              <wp:align>left</wp:align>
            </wp:positionH>
            <wp:positionV relativeFrom="paragraph">
              <wp:posOffset>157480</wp:posOffset>
            </wp:positionV>
            <wp:extent cx="1892300" cy="2604770"/>
            <wp:effectExtent l="0" t="0" r="0" b="5080"/>
            <wp:wrapThrough wrapText="bothSides">
              <wp:wrapPolygon edited="0">
                <wp:start x="0" y="0"/>
                <wp:lineTo x="0" y="21484"/>
                <wp:lineTo x="21310" y="21484"/>
                <wp:lineTo x="21310"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92300" cy="2604770"/>
                    </a:xfrm>
                    <a:prstGeom prst="rect">
                      <a:avLst/>
                    </a:prstGeom>
                    <a:noFill/>
                    <a:ln>
                      <a:noFill/>
                    </a:ln>
                  </pic:spPr>
                </pic:pic>
              </a:graphicData>
            </a:graphic>
            <wp14:sizeRelV relativeFrom="margin">
              <wp14:pctHeight>0</wp14:pctHeight>
            </wp14:sizeRelV>
          </wp:anchor>
        </w:drawing>
      </w:r>
    </w:p>
    <w:p w14:paraId="7DCCF7F4" w14:textId="18E5CBAA" w:rsidR="00F909CB" w:rsidRPr="00FA41DB" w:rsidRDefault="00F909CB" w:rsidP="00F909CB">
      <w:pPr>
        <w:tabs>
          <w:tab w:val="right" w:pos="5832"/>
        </w:tabs>
      </w:pPr>
    </w:p>
    <w:p w14:paraId="31A1EA72" w14:textId="45CAF0C9" w:rsidR="00F909CB" w:rsidRPr="00FA41DB" w:rsidRDefault="00F909CB" w:rsidP="00F909CB">
      <w:pPr>
        <w:tabs>
          <w:tab w:val="right" w:pos="5832"/>
        </w:tabs>
      </w:pPr>
    </w:p>
    <w:p w14:paraId="60083ABC" w14:textId="1BD3DA26" w:rsidR="00F909CB" w:rsidRPr="00FA41DB" w:rsidRDefault="00F909CB" w:rsidP="00F909CB">
      <w:pPr>
        <w:tabs>
          <w:tab w:val="right" w:pos="5832"/>
        </w:tabs>
      </w:pPr>
    </w:p>
    <w:p w14:paraId="704E988A" w14:textId="55122555" w:rsidR="00F909CB" w:rsidRPr="00FA41DB" w:rsidRDefault="00F909CB" w:rsidP="00F909CB">
      <w:pPr>
        <w:tabs>
          <w:tab w:val="right" w:pos="5832"/>
        </w:tabs>
      </w:pPr>
    </w:p>
    <w:p w14:paraId="2F382112" w14:textId="47CE0827" w:rsidR="00F909CB" w:rsidRPr="00FA41DB" w:rsidRDefault="00F909CB" w:rsidP="00F909CB">
      <w:pPr>
        <w:tabs>
          <w:tab w:val="right" w:pos="5832"/>
        </w:tabs>
      </w:pPr>
    </w:p>
    <w:p w14:paraId="6E1D8113" w14:textId="4229CCAF" w:rsidR="00F909CB" w:rsidRPr="00FA41DB" w:rsidRDefault="00F909CB" w:rsidP="00F909CB">
      <w:pPr>
        <w:tabs>
          <w:tab w:val="right" w:pos="5832"/>
        </w:tabs>
      </w:pPr>
    </w:p>
    <w:p w14:paraId="750B0934" w14:textId="73C24CBE" w:rsidR="00F909CB" w:rsidRPr="00FA41DB" w:rsidRDefault="00F909CB" w:rsidP="00F909CB">
      <w:pPr>
        <w:tabs>
          <w:tab w:val="right" w:pos="5832"/>
        </w:tabs>
      </w:pPr>
    </w:p>
    <w:p w14:paraId="25EB6D14" w14:textId="347025C1" w:rsidR="00F909CB" w:rsidRPr="00FA41DB" w:rsidRDefault="00F909CB" w:rsidP="00F909CB">
      <w:pPr>
        <w:pStyle w:val="Heading5"/>
      </w:pPr>
      <w:bookmarkStart w:id="56" w:name="_Toc523419502"/>
      <w:r w:rsidRPr="00FA41DB">
        <w:t>Table 3.6: Politician Personal Profile.</w:t>
      </w:r>
      <w:bookmarkEnd w:id="56"/>
    </w:p>
    <w:p w14:paraId="3C4C8440" w14:textId="2771BB95" w:rsidR="00F909CB" w:rsidRPr="00FA41DB" w:rsidRDefault="00F909CB" w:rsidP="00F909CB">
      <w:pPr>
        <w:tabs>
          <w:tab w:val="left" w:pos="1122"/>
        </w:tabs>
      </w:pPr>
      <w:r w:rsidRPr="00FA41DB">
        <w:rPr>
          <w:noProof/>
        </w:rPr>
        <w:drawing>
          <wp:anchor distT="0" distB="0" distL="114300" distR="114300" simplePos="0" relativeHeight="251674624" behindDoc="0" locked="0" layoutInCell="1" allowOverlap="1" wp14:anchorId="099112D1" wp14:editId="21058A2B">
            <wp:simplePos x="0" y="0"/>
            <wp:positionH relativeFrom="margin">
              <wp:align>left</wp:align>
            </wp:positionH>
            <wp:positionV relativeFrom="paragraph">
              <wp:posOffset>316644</wp:posOffset>
            </wp:positionV>
            <wp:extent cx="1913890" cy="1977390"/>
            <wp:effectExtent l="0" t="0" r="0" b="3810"/>
            <wp:wrapThrough wrapText="bothSides">
              <wp:wrapPolygon edited="0">
                <wp:start x="0" y="0"/>
                <wp:lineTo x="0" y="21434"/>
                <wp:lineTo x="21285" y="21434"/>
                <wp:lineTo x="21285" y="0"/>
                <wp:lineTo x="0" y="0"/>
              </wp:wrapPolygon>
            </wp:wrapThrough>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13890" cy="1977390"/>
                    </a:xfrm>
                    <a:prstGeom prst="rect">
                      <a:avLst/>
                    </a:prstGeom>
                    <a:noFill/>
                    <a:ln>
                      <a:noFill/>
                    </a:ln>
                  </pic:spPr>
                </pic:pic>
              </a:graphicData>
            </a:graphic>
          </wp:anchor>
        </w:drawing>
      </w:r>
    </w:p>
    <w:p w14:paraId="55E9A8C3" w14:textId="377A8729" w:rsidR="00F909CB" w:rsidRPr="00FA41DB" w:rsidRDefault="00F909CB" w:rsidP="00F909CB">
      <w:pPr>
        <w:tabs>
          <w:tab w:val="right" w:pos="5832"/>
        </w:tabs>
      </w:pPr>
    </w:p>
    <w:p w14:paraId="4B4E8DF0" w14:textId="237C18BE" w:rsidR="00F909CB" w:rsidRPr="00FA41DB" w:rsidRDefault="00F909CB" w:rsidP="00F909CB">
      <w:pPr>
        <w:tabs>
          <w:tab w:val="right" w:pos="5832"/>
        </w:tabs>
      </w:pPr>
    </w:p>
    <w:p w14:paraId="2477DA6C" w14:textId="6606286F" w:rsidR="00F909CB" w:rsidRPr="00FA41DB" w:rsidRDefault="00F909CB" w:rsidP="00F909CB">
      <w:pPr>
        <w:tabs>
          <w:tab w:val="right" w:pos="5832"/>
        </w:tabs>
      </w:pPr>
    </w:p>
    <w:p w14:paraId="58900F23" w14:textId="6A380693" w:rsidR="00F909CB" w:rsidRPr="00FA41DB" w:rsidRDefault="00F909CB" w:rsidP="00F909CB">
      <w:pPr>
        <w:tabs>
          <w:tab w:val="right" w:pos="5832"/>
        </w:tabs>
      </w:pPr>
    </w:p>
    <w:p w14:paraId="4E0841B9" w14:textId="614AE3E7" w:rsidR="00F909CB" w:rsidRPr="00FA41DB" w:rsidRDefault="00F909CB" w:rsidP="00F909CB">
      <w:pPr>
        <w:tabs>
          <w:tab w:val="right" w:pos="5832"/>
        </w:tabs>
      </w:pPr>
    </w:p>
    <w:p w14:paraId="62BFE9D8" w14:textId="7A802FD1" w:rsidR="00F909CB" w:rsidRPr="00FA41DB" w:rsidRDefault="00F909CB" w:rsidP="00F909CB">
      <w:pPr>
        <w:tabs>
          <w:tab w:val="right" w:pos="5832"/>
        </w:tabs>
      </w:pPr>
    </w:p>
    <w:p w14:paraId="627C4CA6" w14:textId="59761147" w:rsidR="00F909CB" w:rsidRPr="00FA41DB" w:rsidRDefault="00F909CB" w:rsidP="00F909CB">
      <w:pPr>
        <w:pStyle w:val="Heading5"/>
      </w:pPr>
      <w:bookmarkStart w:id="57" w:name="_Toc523419503"/>
      <w:r w:rsidRPr="00FA41DB">
        <w:t>Table 3.7: Admin Profiles.</w:t>
      </w:r>
      <w:bookmarkEnd w:id="57"/>
    </w:p>
    <w:p w14:paraId="652BD9A4" w14:textId="77777777" w:rsidR="00F909CB" w:rsidRPr="00FA41DB" w:rsidRDefault="00F909CB" w:rsidP="00F909CB">
      <w:pPr>
        <w:tabs>
          <w:tab w:val="left" w:pos="3031"/>
        </w:tabs>
      </w:pPr>
    </w:p>
    <w:p w14:paraId="7A1471ED" w14:textId="4703CD63" w:rsidR="00F909CB" w:rsidRDefault="00F909CB" w:rsidP="00F909CB">
      <w:pPr>
        <w:tabs>
          <w:tab w:val="right" w:pos="5832"/>
        </w:tabs>
      </w:pPr>
    </w:p>
    <w:p w14:paraId="77EB2E58" w14:textId="145DEEF1" w:rsidR="00E730F1" w:rsidRDefault="00E730F1" w:rsidP="00F909CB">
      <w:pPr>
        <w:tabs>
          <w:tab w:val="right" w:pos="5832"/>
        </w:tabs>
      </w:pPr>
    </w:p>
    <w:p w14:paraId="72A44886" w14:textId="00070352" w:rsidR="00E730F1" w:rsidRDefault="00E730F1" w:rsidP="00F909CB">
      <w:pPr>
        <w:tabs>
          <w:tab w:val="right" w:pos="5832"/>
        </w:tabs>
      </w:pPr>
      <w:r w:rsidRPr="00FA41DB">
        <w:rPr>
          <w:noProof/>
        </w:rPr>
        <w:lastRenderedPageBreak/>
        <w:drawing>
          <wp:anchor distT="0" distB="0" distL="114300" distR="114300" simplePos="0" relativeHeight="251673600" behindDoc="0" locked="0" layoutInCell="1" allowOverlap="1" wp14:anchorId="54AC8F8A" wp14:editId="7C1ABB2C">
            <wp:simplePos x="0" y="0"/>
            <wp:positionH relativeFrom="margin">
              <wp:align>left</wp:align>
            </wp:positionH>
            <wp:positionV relativeFrom="paragraph">
              <wp:posOffset>-325</wp:posOffset>
            </wp:positionV>
            <wp:extent cx="1967230" cy="2658110"/>
            <wp:effectExtent l="0" t="0" r="0" b="8890"/>
            <wp:wrapThrough wrapText="bothSides">
              <wp:wrapPolygon edited="0">
                <wp:start x="0" y="0"/>
                <wp:lineTo x="0" y="21517"/>
                <wp:lineTo x="21335" y="21517"/>
                <wp:lineTo x="21335"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68719" cy="2660152"/>
                    </a:xfrm>
                    <a:prstGeom prst="rect">
                      <a:avLst/>
                    </a:prstGeom>
                    <a:noFill/>
                    <a:ln>
                      <a:noFill/>
                    </a:ln>
                  </pic:spPr>
                </pic:pic>
              </a:graphicData>
            </a:graphic>
            <wp14:sizeRelV relativeFrom="margin">
              <wp14:pctHeight>0</wp14:pctHeight>
            </wp14:sizeRelV>
          </wp:anchor>
        </w:drawing>
      </w:r>
    </w:p>
    <w:p w14:paraId="5FF9C255" w14:textId="0BA11A89" w:rsidR="00E730F1" w:rsidRDefault="00E730F1" w:rsidP="00F909CB">
      <w:pPr>
        <w:tabs>
          <w:tab w:val="right" w:pos="5832"/>
        </w:tabs>
      </w:pPr>
    </w:p>
    <w:p w14:paraId="3E83C393" w14:textId="5FF2B505" w:rsidR="00E730F1" w:rsidRDefault="00E730F1" w:rsidP="00F909CB">
      <w:pPr>
        <w:tabs>
          <w:tab w:val="right" w:pos="5832"/>
        </w:tabs>
      </w:pPr>
    </w:p>
    <w:p w14:paraId="7D1759C1" w14:textId="03DB3242" w:rsidR="00E730F1" w:rsidRDefault="00E730F1" w:rsidP="00F909CB">
      <w:pPr>
        <w:tabs>
          <w:tab w:val="right" w:pos="5832"/>
        </w:tabs>
      </w:pPr>
    </w:p>
    <w:p w14:paraId="0B23CC3F" w14:textId="775F3E30" w:rsidR="00E730F1" w:rsidRDefault="00E730F1" w:rsidP="00F909CB">
      <w:pPr>
        <w:tabs>
          <w:tab w:val="right" w:pos="5832"/>
        </w:tabs>
      </w:pPr>
    </w:p>
    <w:p w14:paraId="1BE1A536" w14:textId="3A8BC024" w:rsidR="00E730F1" w:rsidRDefault="00E730F1" w:rsidP="00F909CB">
      <w:pPr>
        <w:tabs>
          <w:tab w:val="right" w:pos="5832"/>
        </w:tabs>
      </w:pPr>
    </w:p>
    <w:p w14:paraId="1E56EF69" w14:textId="77777777" w:rsidR="00E730F1" w:rsidRPr="00FA41DB" w:rsidRDefault="00E730F1" w:rsidP="00F909CB">
      <w:pPr>
        <w:tabs>
          <w:tab w:val="right" w:pos="5832"/>
        </w:tabs>
      </w:pPr>
    </w:p>
    <w:p w14:paraId="6F70806D" w14:textId="1A992D8C" w:rsidR="00F909CB" w:rsidRDefault="00F909CB" w:rsidP="00F909CB">
      <w:pPr>
        <w:tabs>
          <w:tab w:val="right" w:pos="5832"/>
        </w:tabs>
      </w:pPr>
    </w:p>
    <w:p w14:paraId="0D84052A" w14:textId="1CFD043E" w:rsidR="00E730F1" w:rsidRDefault="00E730F1" w:rsidP="00E730F1">
      <w:pPr>
        <w:pStyle w:val="Heading5"/>
      </w:pPr>
      <w:bookmarkStart w:id="58" w:name="_Toc523419504"/>
      <w:r>
        <w:t>Table 3.8: Citizen Profiles.</w:t>
      </w:r>
      <w:bookmarkEnd w:id="58"/>
    </w:p>
    <w:p w14:paraId="3A235A54" w14:textId="77777777" w:rsidR="00E730F1" w:rsidRPr="00FA41DB" w:rsidRDefault="00E730F1" w:rsidP="00F909CB">
      <w:pPr>
        <w:tabs>
          <w:tab w:val="right" w:pos="5832"/>
        </w:tabs>
      </w:pPr>
    </w:p>
    <w:p w14:paraId="7AB86714" w14:textId="176E3312" w:rsidR="008973F1" w:rsidRPr="00FA41DB" w:rsidRDefault="008973F1" w:rsidP="00E730F1">
      <w:pPr>
        <w:pStyle w:val="Heading2"/>
      </w:pPr>
      <w:bookmarkStart w:id="59" w:name="_Toc523419467"/>
      <w:r w:rsidRPr="00FA41DB">
        <w:t>3.5 System Development Tools and Techniques</w:t>
      </w:r>
      <w:bookmarkEnd w:id="59"/>
    </w:p>
    <w:p w14:paraId="60C9264D" w14:textId="48DD2252" w:rsidR="00A17680" w:rsidRPr="00FA41DB" w:rsidRDefault="00605D36" w:rsidP="00A17680">
      <w:pPr>
        <w:ind w:firstLine="720"/>
      </w:pPr>
      <w:r w:rsidRPr="00FA41DB">
        <w:t>This refers to the actual tools used in develop the website. The tools to be used will be</w:t>
      </w:r>
      <w:r w:rsidR="00A17680" w:rsidRPr="00FA41DB">
        <w:t xml:space="preserve"> grouped into </w:t>
      </w:r>
      <w:r w:rsidR="002171D6" w:rsidRPr="00FA41DB">
        <w:t>5</w:t>
      </w:r>
      <w:r w:rsidR="00A17680" w:rsidRPr="00FA41DB">
        <w:t>: Web design tools, back-end development tools, database tools, software tools and online resources.</w:t>
      </w:r>
    </w:p>
    <w:p w14:paraId="12F3CAA2" w14:textId="09963B1B" w:rsidR="00A17680" w:rsidRPr="00FA41DB" w:rsidRDefault="00A17680" w:rsidP="00E730F1">
      <w:pPr>
        <w:pStyle w:val="Heading3"/>
      </w:pPr>
      <w:bookmarkStart w:id="60" w:name="_Toc523419468"/>
      <w:r w:rsidRPr="00FA41DB">
        <w:t>3.5.1 Web Design Tools</w:t>
      </w:r>
      <w:bookmarkEnd w:id="60"/>
    </w:p>
    <w:p w14:paraId="5E9C225A" w14:textId="6D132722" w:rsidR="00A17680" w:rsidRPr="00FA41DB" w:rsidRDefault="00A17680" w:rsidP="002E50A8">
      <w:pPr>
        <w:ind w:firstLine="720"/>
      </w:pPr>
      <w:r w:rsidRPr="00FA41DB">
        <w:t>The web design tools to create web pages will be Hypertext Mark-up Language (HTML), Cascading Stylesheets (CSS) and JavaScript (Ajax and jQuery).</w:t>
      </w:r>
      <w:r w:rsidR="00605D36" w:rsidRPr="00FA41DB">
        <w:t xml:space="preserve"> Hypertext Mark</w:t>
      </w:r>
      <w:r w:rsidR="00A22BF4" w:rsidRPr="00FA41DB">
        <w:t>-</w:t>
      </w:r>
      <w:r w:rsidR="00605D36" w:rsidRPr="00FA41DB">
        <w:t>up</w:t>
      </w:r>
      <w:r w:rsidR="00A22BF4" w:rsidRPr="00FA41DB">
        <w:t xml:space="preserve"> Language (HTML)</w:t>
      </w:r>
      <w:r w:rsidRPr="00FA41DB">
        <w:t xml:space="preserve"> will be used</w:t>
      </w:r>
      <w:r w:rsidR="00A22BF4" w:rsidRPr="00FA41DB">
        <w:t xml:space="preserve"> </w:t>
      </w:r>
      <w:r w:rsidRPr="00FA41DB">
        <w:t>to</w:t>
      </w:r>
      <w:r w:rsidR="00A22BF4" w:rsidRPr="00FA41DB">
        <w:t xml:space="preserve"> defin</w:t>
      </w:r>
      <w:r w:rsidRPr="00FA41DB">
        <w:t>e</w:t>
      </w:r>
      <w:r w:rsidR="00A22BF4" w:rsidRPr="00FA41DB">
        <w:t xml:space="preserve"> the logical representation of elements on the different web pages</w:t>
      </w:r>
      <w:r w:rsidRPr="00FA41DB">
        <w:t>.</w:t>
      </w:r>
      <w:r w:rsidR="00A22BF4" w:rsidRPr="00FA41DB">
        <w:t xml:space="preserve"> Cascading Stylesheets (CSS) </w:t>
      </w:r>
      <w:r w:rsidRPr="00FA41DB">
        <w:t>will be used to</w:t>
      </w:r>
      <w:r w:rsidR="00A22BF4" w:rsidRPr="00FA41DB">
        <w:t xml:space="preserve"> defin</w:t>
      </w:r>
      <w:r w:rsidRPr="00FA41DB">
        <w:t>e</w:t>
      </w:r>
      <w:r w:rsidR="00A22BF4" w:rsidRPr="00FA41DB">
        <w:t xml:space="preserve"> format of the web pages and their elements</w:t>
      </w:r>
      <w:r w:rsidRPr="00FA41DB">
        <w:t>.</w:t>
      </w:r>
      <w:r w:rsidR="00A22BF4" w:rsidRPr="00FA41DB">
        <w:t xml:space="preserve"> JavaScript</w:t>
      </w:r>
      <w:r w:rsidRPr="00FA41DB">
        <w:t xml:space="preserve"> will be used</w:t>
      </w:r>
      <w:r w:rsidR="00A22BF4" w:rsidRPr="00FA41DB">
        <w:t xml:space="preserve"> to create dynamic web pages with the help of Ajax and jQuery</w:t>
      </w:r>
      <w:r w:rsidRPr="00FA41DB">
        <w:t>. Bootstrap will also be employed to create web pages that change depending on size of screen thus looking good on any device. These web design tools are essential for front end development of the web pages. This refers to the user interface and user experience.</w:t>
      </w:r>
    </w:p>
    <w:p w14:paraId="2E830DFE" w14:textId="7A254703" w:rsidR="00A17680" w:rsidRPr="00FA41DB" w:rsidRDefault="00A17680" w:rsidP="00E730F1">
      <w:pPr>
        <w:pStyle w:val="Heading3"/>
      </w:pPr>
      <w:bookmarkStart w:id="61" w:name="_Toc523419469"/>
      <w:r w:rsidRPr="00FA41DB">
        <w:t>3.5.2 Back End Development Tools</w:t>
      </w:r>
      <w:bookmarkEnd w:id="61"/>
    </w:p>
    <w:p w14:paraId="519D4D82" w14:textId="14FF1D7A" w:rsidR="00A17680" w:rsidRPr="00FA41DB" w:rsidRDefault="00A22BF4" w:rsidP="002E50A8">
      <w:pPr>
        <w:ind w:firstLine="720"/>
      </w:pPr>
      <w:r w:rsidRPr="00FA41DB">
        <w:t>PHP will be the main backend language for the platform. PHP will help in processing of data to give information and will also enable communication with the database. A database is needed for storage of information.</w:t>
      </w:r>
      <w:r w:rsidR="00346981" w:rsidRPr="00FA41DB">
        <w:t xml:space="preserve"> </w:t>
      </w:r>
      <w:r w:rsidR="005F2F81" w:rsidRPr="00FA41DB">
        <w:t xml:space="preserve">Java may also be employed in the </w:t>
      </w:r>
      <w:r w:rsidR="00CD6425" w:rsidRPr="00FA41DB">
        <w:t xml:space="preserve">backend if a functionality is better implemented in Java than PHP due to constraints like security. </w:t>
      </w:r>
      <w:r w:rsidR="00A17680" w:rsidRPr="00FA41DB">
        <w:t>These two back end languages will enable data to be processed to give information that can be used in decision making.</w:t>
      </w:r>
    </w:p>
    <w:p w14:paraId="55C11994" w14:textId="71D9997B" w:rsidR="00A17680" w:rsidRPr="00FA41DB" w:rsidRDefault="00A17680" w:rsidP="00E730F1">
      <w:pPr>
        <w:pStyle w:val="Heading3"/>
      </w:pPr>
      <w:bookmarkStart w:id="62" w:name="_Toc523419470"/>
      <w:r w:rsidRPr="00FA41DB">
        <w:lastRenderedPageBreak/>
        <w:t>3.5.3 Database Tools</w:t>
      </w:r>
      <w:bookmarkEnd w:id="62"/>
    </w:p>
    <w:p w14:paraId="43E1F5A6" w14:textId="4F5DFC85" w:rsidR="00F35204" w:rsidRPr="00FA41DB" w:rsidRDefault="00F35204" w:rsidP="002E50A8">
      <w:pPr>
        <w:ind w:firstLine="720"/>
      </w:pPr>
      <w:r w:rsidRPr="00FA41DB">
        <w:t>The database will be a MySQL database which will be put on an online database for availability. A database is essential for information storage after processing on the back end. The MySQL database will first be designed and tested on localhost</w:t>
      </w:r>
      <w:r w:rsidR="002E50A8" w:rsidRPr="00FA41DB">
        <w:t xml:space="preserve"> using Apache phpMyAdmin</w:t>
      </w:r>
      <w:r w:rsidRPr="00FA41DB">
        <w:t xml:space="preserve"> before being deployed to an online database vendor.</w:t>
      </w:r>
    </w:p>
    <w:p w14:paraId="29644F42" w14:textId="5F683E38" w:rsidR="00F35204" w:rsidRPr="00FA41DB" w:rsidRDefault="00F35204" w:rsidP="00E730F1">
      <w:pPr>
        <w:pStyle w:val="Heading3"/>
      </w:pPr>
      <w:bookmarkStart w:id="63" w:name="_Toc523419471"/>
      <w:r w:rsidRPr="00FA41DB">
        <w:t>3.5.4 Software Tools</w:t>
      </w:r>
      <w:bookmarkEnd w:id="63"/>
    </w:p>
    <w:p w14:paraId="410406CA" w14:textId="7DB7DD98" w:rsidR="00F35204" w:rsidRPr="00FA41DB" w:rsidRDefault="00CD6425" w:rsidP="002E50A8">
      <w:pPr>
        <w:ind w:firstLine="720"/>
      </w:pPr>
      <w:r w:rsidRPr="00FA41DB">
        <w:t>The software to be used in de</w:t>
      </w:r>
      <w:r w:rsidR="00D86755" w:rsidRPr="00FA41DB">
        <w:t>velopment</w:t>
      </w:r>
      <w:r w:rsidRPr="00FA41DB">
        <w:t xml:space="preserve"> will be </w:t>
      </w:r>
      <w:r w:rsidR="00455D05" w:rsidRPr="00FA41DB">
        <w:t>Sublime Text for HTML,</w:t>
      </w:r>
      <w:r w:rsidR="00D86755" w:rsidRPr="00FA41DB">
        <w:t xml:space="preserve"> </w:t>
      </w:r>
      <w:r w:rsidR="00455D05" w:rsidRPr="00FA41DB">
        <w:t>CSS, JavaScript</w:t>
      </w:r>
      <w:r w:rsidR="00F35204" w:rsidRPr="00FA41DB">
        <w:t xml:space="preserve"> (front end)</w:t>
      </w:r>
      <w:r w:rsidR="00455D05" w:rsidRPr="00FA41DB">
        <w:t xml:space="preserve"> and PHP</w:t>
      </w:r>
      <w:r w:rsidR="00F35204" w:rsidRPr="00FA41DB">
        <w:t xml:space="preserve"> (back end)</w:t>
      </w:r>
      <w:r w:rsidR="00455D05" w:rsidRPr="00FA41DB">
        <w:t xml:space="preserve"> and NetBeans for Java Servlets</w:t>
      </w:r>
      <w:r w:rsidR="00F35204" w:rsidRPr="00FA41DB">
        <w:t xml:space="preserve"> (back end)</w:t>
      </w:r>
      <w:r w:rsidR="00455D05" w:rsidRPr="00FA41DB">
        <w:t>.</w:t>
      </w:r>
      <w:r w:rsidR="00DE4102" w:rsidRPr="00FA41DB">
        <w:t xml:space="preserve"> Apache</w:t>
      </w:r>
      <w:r w:rsidR="002E50A8" w:rsidRPr="00FA41DB">
        <w:t xml:space="preserve"> </w:t>
      </w:r>
      <w:r w:rsidR="00D86755" w:rsidRPr="00FA41DB">
        <w:t>(</w:t>
      </w:r>
      <w:r w:rsidR="002E50A8" w:rsidRPr="00FA41DB">
        <w:t>phpMyAdmin</w:t>
      </w:r>
      <w:r w:rsidR="00D86755" w:rsidRPr="00FA41DB">
        <w:t xml:space="preserve">) </w:t>
      </w:r>
      <w:r w:rsidR="00DE4102" w:rsidRPr="00FA41DB">
        <w:t>will be used to develop</w:t>
      </w:r>
      <w:r w:rsidR="00D86755" w:rsidRPr="00FA41DB">
        <w:t xml:space="preserve"> the database </w:t>
      </w:r>
      <w:r w:rsidR="00DE4102" w:rsidRPr="00FA41DB">
        <w:t xml:space="preserve">on localhost after which </w:t>
      </w:r>
      <w:r w:rsidR="00F35204" w:rsidRPr="00FA41DB">
        <w:t>it</w:t>
      </w:r>
      <w:r w:rsidR="00D86755" w:rsidRPr="00FA41DB">
        <w:t xml:space="preserve"> will be deployed</w:t>
      </w:r>
      <w:r w:rsidR="00F35204" w:rsidRPr="00FA41DB">
        <w:t xml:space="preserve">. The website will also first be developed and tested on localhost through Apache servers before it is deployed. This is because PHP and Java Servlets code can only run on a server and Ajax has strict policies like same origin policy. Thus, to mitigate these constraints, the initial server will be localhost (Apache </w:t>
      </w:r>
      <w:proofErr w:type="spellStart"/>
      <w:r w:rsidR="00F35204" w:rsidRPr="00FA41DB">
        <w:t>Xampp</w:t>
      </w:r>
      <w:proofErr w:type="spellEnd"/>
      <w:r w:rsidR="00F35204" w:rsidRPr="00FA41DB">
        <w:t>) before deployment.</w:t>
      </w:r>
    </w:p>
    <w:p w14:paraId="30D78491" w14:textId="524D49A2" w:rsidR="00F35204" w:rsidRPr="00FA41DB" w:rsidRDefault="00F35204" w:rsidP="00E730F1">
      <w:pPr>
        <w:pStyle w:val="Heading3"/>
      </w:pPr>
      <w:bookmarkStart w:id="64" w:name="_Toc523419472"/>
      <w:r w:rsidRPr="00FA41DB">
        <w:t>3.5.5 Online Resources</w:t>
      </w:r>
      <w:bookmarkEnd w:id="64"/>
    </w:p>
    <w:p w14:paraId="54213AE8" w14:textId="0516A993" w:rsidR="00027376" w:rsidRPr="00FA41DB" w:rsidRDefault="00F35204" w:rsidP="002E50A8">
      <w:pPr>
        <w:ind w:firstLine="720"/>
      </w:pPr>
      <w:r w:rsidRPr="00FA41DB">
        <w:t>These are the online platforms that will aid in development or research in this project. Information</w:t>
      </w:r>
      <w:r w:rsidR="00381787" w:rsidRPr="00FA41DB">
        <w:t xml:space="preserve"> on coding</w:t>
      </w:r>
      <w:r w:rsidRPr="00FA41DB">
        <w:t xml:space="preserve"> will be </w:t>
      </w:r>
      <w:r w:rsidR="00381787" w:rsidRPr="00FA41DB">
        <w:t>retrieved</w:t>
      </w:r>
      <w:r w:rsidRPr="00FA41DB">
        <w:t xml:space="preserve"> from sites such as </w:t>
      </w:r>
      <w:proofErr w:type="spellStart"/>
      <w:proofErr w:type="gramStart"/>
      <w:r w:rsidRPr="00FA41DB">
        <w:t>docs.Oracle</w:t>
      </w:r>
      <w:proofErr w:type="spellEnd"/>
      <w:proofErr w:type="gramEnd"/>
      <w:r w:rsidRPr="00FA41DB">
        <w:t xml:space="preserve">, Php.net, </w:t>
      </w:r>
      <w:proofErr w:type="spellStart"/>
      <w:r w:rsidRPr="00FA41DB">
        <w:t>StackOverflow</w:t>
      </w:r>
      <w:proofErr w:type="spellEnd"/>
      <w:r w:rsidRPr="00FA41DB">
        <w:t xml:space="preserve"> and W3Schools</w:t>
      </w:r>
      <w:r w:rsidR="00381787" w:rsidRPr="00FA41DB">
        <w:t>. The project files will, after development and testing on localhost, be deployed on GitHub. This will enable it to be always available from any part of the world.</w:t>
      </w:r>
      <w:r w:rsidR="00E24AE4" w:rsidRPr="00FA41DB">
        <w:t xml:space="preserve"> GitHub will also be used for collaboration between </w:t>
      </w:r>
      <w:r w:rsidR="005B040F" w:rsidRPr="00FA41DB">
        <w:t>us</w:t>
      </w:r>
      <w:r w:rsidR="00E24AE4" w:rsidRPr="00FA41DB">
        <w:t xml:space="preserve"> since it is a version control system, thus enabling ease of development.</w:t>
      </w:r>
      <w:r w:rsidR="00381787" w:rsidRPr="00FA41DB">
        <w:t xml:space="preserve"> T</w:t>
      </w:r>
      <w:r w:rsidR="00D86755" w:rsidRPr="00FA41DB">
        <w:t>he database will be deployed on an online database vendor.</w:t>
      </w:r>
      <w:r w:rsidR="00381787" w:rsidRPr="00FA41DB">
        <w:t xml:space="preserve"> These online resources will enable ease of</w:t>
      </w:r>
      <w:r w:rsidR="002E50A8" w:rsidRPr="00FA41DB">
        <w:t xml:space="preserve"> development and</w:t>
      </w:r>
      <w:r w:rsidR="00381787" w:rsidRPr="00FA41DB">
        <w:t xml:space="preserve"> deployment of the system after development and testing.</w:t>
      </w:r>
    </w:p>
    <w:p w14:paraId="0CD7C2DD" w14:textId="5A3D5C7A" w:rsidR="008973F1" w:rsidRPr="00E730F1" w:rsidRDefault="008973F1" w:rsidP="00E730F1">
      <w:pPr>
        <w:pStyle w:val="Heading2"/>
      </w:pPr>
      <w:bookmarkStart w:id="65" w:name="_Toc523419473"/>
      <w:r w:rsidRPr="00E730F1">
        <w:t>3.6 Deliverables</w:t>
      </w:r>
      <w:bookmarkEnd w:id="65"/>
    </w:p>
    <w:p w14:paraId="5D1B1854" w14:textId="5EF7D308" w:rsidR="008729CA" w:rsidRPr="00FA41DB" w:rsidRDefault="00027376" w:rsidP="00027376">
      <w:r w:rsidRPr="00FA41DB">
        <w:t>There shall be 3 deliverables for this project: Citizen’s Module, Politician’s Module and an Admin Module.</w:t>
      </w:r>
    </w:p>
    <w:p w14:paraId="6467C188" w14:textId="3A347D56" w:rsidR="00F70899" w:rsidRPr="00FA41DB" w:rsidRDefault="00F70899" w:rsidP="00E730F1">
      <w:pPr>
        <w:pStyle w:val="Heading3"/>
      </w:pPr>
      <w:bookmarkStart w:id="66" w:name="_Toc523419474"/>
      <w:r w:rsidRPr="00FA41DB">
        <w:t>3.6.1 Admin Module</w:t>
      </w:r>
      <w:bookmarkEnd w:id="66"/>
    </w:p>
    <w:p w14:paraId="0AB919B9" w14:textId="6DE60052" w:rsidR="00F70899" w:rsidRPr="00FA41DB" w:rsidRDefault="00F70899" w:rsidP="002E50A8">
      <w:pPr>
        <w:ind w:firstLine="720"/>
      </w:pPr>
      <w:r w:rsidRPr="00FA41DB">
        <w:t xml:space="preserve">The admin module will only be used for verification purposes. It will verify Politician accounts in the system, comments by users, any post that comes into the system from the users and it will also specify the dates for the next election. The admin module will also be responsible for defining functions of various governmental seats so that these functions can be used to gauge the efficiency of the politicians. No post or comment will be visible to users unless verified by the admin module. No Politician account will be viable unless verified by the admin module. Admins will also be allowed to remove accounts that do not agree with </w:t>
      </w:r>
      <w:r w:rsidRPr="00FA41DB">
        <w:lastRenderedPageBreak/>
        <w:t>terms and conditions of the site, view and reply to bug reports and respond to problems brought to light by the users.</w:t>
      </w:r>
    </w:p>
    <w:p w14:paraId="4D98A9DC" w14:textId="2BA74A38" w:rsidR="00F70899" w:rsidRPr="00FA41DB" w:rsidRDefault="00F70899" w:rsidP="00E730F1">
      <w:pPr>
        <w:pStyle w:val="Heading3"/>
      </w:pPr>
      <w:bookmarkStart w:id="67" w:name="_Toc523419475"/>
      <w:r w:rsidRPr="00FA41DB">
        <w:t>3.6.2 Politician’s Module</w:t>
      </w:r>
      <w:bookmarkEnd w:id="67"/>
    </w:p>
    <w:p w14:paraId="4BD706B5" w14:textId="6332A868" w:rsidR="00F70899" w:rsidRPr="00FA41DB" w:rsidRDefault="00F70899" w:rsidP="002E50A8">
      <w:pPr>
        <w:ind w:firstLine="720"/>
      </w:pPr>
      <w:r w:rsidRPr="00FA41DB">
        <w:t>The Politician’s module will allow politicians to create accounts and specify their background, personal and political information. This information will be visible to all after verification. Users can then post their own information regarding the politicians in terms of achievements, critiques and comments. Both the posted information and the information provided by the politician himself will be used to gauge the popularity and performance of the politician in his seat. This module will also allow politicians to post achievements and critiques about themselves or other politicians but not comments to prevent spreading of propaganda. Politicians will also be allowed to specify if they will be participating in the next elections. This module will finally be able to allow a politician to post their manifesto or alter their information. A manifesto can only be posted once in a term of office before elections are held.</w:t>
      </w:r>
    </w:p>
    <w:p w14:paraId="3CB4EEBD" w14:textId="37866744" w:rsidR="00F70899" w:rsidRPr="00E730F1" w:rsidRDefault="00F70899" w:rsidP="00E730F1">
      <w:pPr>
        <w:pStyle w:val="Heading3"/>
      </w:pPr>
      <w:bookmarkStart w:id="68" w:name="_Toc523419476"/>
      <w:r w:rsidRPr="00E730F1">
        <w:t>3.6.3 Citizen’s Module</w:t>
      </w:r>
      <w:bookmarkEnd w:id="68"/>
    </w:p>
    <w:p w14:paraId="3C04CAF8" w14:textId="2ED16FB1" w:rsidR="008973F1" w:rsidRPr="00FA41DB" w:rsidRDefault="00892831" w:rsidP="002E50A8">
      <w:pPr>
        <w:ind w:firstLine="720"/>
      </w:pPr>
      <w:r w:rsidRPr="00FA41DB">
        <w:t xml:space="preserve">The Citizen’s module will allow citizens in general to create accounts. A politician cannot have a citizen account. Citizen accounts will allow users to view politician information and post comments about the politicians. They will also be able to post politician achievements and critiques on this module. All information posted by this module will need verification by admin module before it become viable. A citizen account will also need to be verified by an admin to ensure it is not a politician disguised as a citizen. Also, it will need to be ascertained that the citizen does not own more than one account in the System. </w:t>
      </w:r>
      <w:r w:rsidR="00605D36" w:rsidRPr="00FA41DB">
        <w:t>This account will be the main source of information about politicians. This is because the politicians are working for the citizens and citizens need to verify that the politicians are really doing their jobs.</w:t>
      </w:r>
      <w:r w:rsidR="008973F1" w:rsidRPr="00FA41DB">
        <w:br w:type="page"/>
      </w:r>
    </w:p>
    <w:p w14:paraId="261DAF29" w14:textId="4E873E84" w:rsidR="008973F1" w:rsidRPr="00FA41DB" w:rsidRDefault="008973F1" w:rsidP="00E730F1">
      <w:pPr>
        <w:pStyle w:val="Heading1"/>
      </w:pPr>
      <w:bookmarkStart w:id="69" w:name="_Toc523419477"/>
      <w:r w:rsidRPr="00FA41DB">
        <w:lastRenderedPageBreak/>
        <w:t>References</w:t>
      </w:r>
      <w:bookmarkEnd w:id="69"/>
    </w:p>
    <w:p w14:paraId="533A8C9D" w14:textId="77777777" w:rsidR="009C29B0" w:rsidRPr="009C29B0" w:rsidRDefault="00027376" w:rsidP="009C29B0">
      <w:pPr>
        <w:pStyle w:val="Bibliography"/>
        <w:rPr>
          <w:rFonts w:cs="Times New Roman"/>
          <w:szCs w:val="24"/>
        </w:rPr>
      </w:pPr>
      <w:r w:rsidRPr="00FA41DB">
        <w:fldChar w:fldCharType="begin"/>
      </w:r>
      <w:r w:rsidR="009C29B0">
        <w:instrText xml:space="preserve"> ADDIN ZOTERO_BIBL {"uncited":[],"omitted":[["http://zotero.org/users/local/nR4R5TNp/items/YZI23PTK"]],"custom":[[["http://zotero.org/users/local/nR4R5TNp/items/DESV2H2Z"],"Software Development Methodologies. (2016). Retrieved August 26, 2018, from http://www.itinfo.am/eng/software-development-methodologies/"],[["http://zotero.org/users/local/nR4R5TNp/items/EX32PI2Y"],"Shafer, L., Press, Y., Scott, V., &amp; Bieman, J. M. (1996). McConnell, Steve. Rapid Development. Redmond WA: Microsoft Press. 1996., 2."],[["http://zotero.org/users/local/nR4R5TNp/items/BBWZ3CRW"],"Functional Requirements vs Non-Functional Requirements. (2012, April 5). Retrieved August 26, 2018, from https://reqtest.com/requirements-blog/functional-vs-non-functional-requirements/"],[["http://zotero.org/users/local/nR4R5TNp/items/8L8LGU3U"],"Modelling variability by UML use case diagrams. (2016). Retrieved August 26, 2018, from http://scholar.googleusercontent.com/scholar?q=cache:gafd3pLXkDEJ:scholar.google.com/+use+case+diagram+definition&amp;hl=en&amp;as_sdt=0,5"],[["http://zotero.org/users/local/nR4R5TNp/items/AMX9GRS9"],"Rossi, B. (2007). Entity Relationship Diagram, 16."],[["http://zotero.org/users/local/nR4R5TNp/items/ASC33448"],"What is a Database Schema? (2016, May 9). Retrieved August 27, 2018, from https://www.lucidchart.com/pages/database-diagram/database-schema"],[["http://zotero.org/users/local/nR4R5TNp/items/FPP8TH7K"],"{\\i{}Joho: Look where my D- grade brought me \\uc0\\u8212{} VIDEO}. (2017). Retrieved from https://www.nation.co.ke/news/Hassan-Joho-woes-KCSE-grade/1056-3867864-rqxbre/index.html"],[["http://zotero.org/users/local/nR4R5TNp/items/YZI23PTK"],"Kamau, M. (2018). Governor Waiguru to sue IPSOS for ranking her second most corrupt. Retrieved August 28, 2018, from https://www.standardmedia.co.ke/article/2001292970/governor-waiguru-to-sue-ipsos-for-ranking-her-second-most-corrupt"],[["http://zotero.org/users/local/nR4R5TNp/items/8X2W36DB"],"Fact-checking U.S. politics. (2005). Retrieved August 31, 2018, from /truth-o-meter/"],[["http://zotero.org/users/local/nR4R5TNp/items/L6ACSG9H"],"African Politics and Policy Newsletter. (2010). Retrieved August 31, 2018, from http://www.africanpoliticsandpolicy.com/?page_id=10"]]} CSL_BIBLIOGRAPHY </w:instrText>
      </w:r>
      <w:r w:rsidRPr="00FA41DB">
        <w:fldChar w:fldCharType="separate"/>
      </w:r>
      <w:r w:rsidR="009C29B0" w:rsidRPr="009C29B0">
        <w:rPr>
          <w:rFonts w:cs="Times New Roman"/>
          <w:szCs w:val="24"/>
        </w:rPr>
        <w:t>African Politics and Policy Newsletter. (2010). Retrieved August 31, 2018, from http://www.africanpoliticsandpolicy.com/?page_id=10</w:t>
      </w:r>
    </w:p>
    <w:p w14:paraId="083143B3" w14:textId="77777777" w:rsidR="009C29B0" w:rsidRPr="009C29B0" w:rsidRDefault="009C29B0" w:rsidP="009C29B0">
      <w:pPr>
        <w:pStyle w:val="Bibliography"/>
        <w:rPr>
          <w:rFonts w:cs="Times New Roman"/>
          <w:szCs w:val="24"/>
        </w:rPr>
      </w:pPr>
      <w:r w:rsidRPr="009C29B0">
        <w:rPr>
          <w:rFonts w:cs="Times New Roman"/>
          <w:szCs w:val="24"/>
        </w:rPr>
        <w:t xml:space="preserve">Cheeseman, N., Lynch, G., &amp; Willis, J. (2016). Decentralisation in Kenya: the governance of governors. </w:t>
      </w:r>
      <w:r w:rsidRPr="009C29B0">
        <w:rPr>
          <w:rFonts w:cs="Times New Roman"/>
          <w:i/>
          <w:iCs/>
          <w:szCs w:val="24"/>
        </w:rPr>
        <w:t>The Journal of Modern African Studies</w:t>
      </w:r>
      <w:r w:rsidRPr="009C29B0">
        <w:rPr>
          <w:rFonts w:cs="Times New Roman"/>
          <w:szCs w:val="24"/>
        </w:rPr>
        <w:t xml:space="preserve">, </w:t>
      </w:r>
      <w:r w:rsidRPr="009C29B0">
        <w:rPr>
          <w:rFonts w:cs="Times New Roman"/>
          <w:i/>
          <w:iCs/>
          <w:szCs w:val="24"/>
        </w:rPr>
        <w:t>54</w:t>
      </w:r>
      <w:r w:rsidRPr="009C29B0">
        <w:rPr>
          <w:rFonts w:cs="Times New Roman"/>
          <w:szCs w:val="24"/>
        </w:rPr>
        <w:t>(01), 1–35. https://doi.org/10.1017/S0022278X1500097X</w:t>
      </w:r>
    </w:p>
    <w:p w14:paraId="64FEDA47" w14:textId="77777777" w:rsidR="009C29B0" w:rsidRPr="009C29B0" w:rsidRDefault="009C29B0" w:rsidP="009C29B0">
      <w:pPr>
        <w:pStyle w:val="Bibliography"/>
        <w:rPr>
          <w:rFonts w:cs="Times New Roman"/>
          <w:szCs w:val="24"/>
        </w:rPr>
      </w:pPr>
      <w:r w:rsidRPr="009C29B0">
        <w:rPr>
          <w:rFonts w:cs="Times New Roman"/>
          <w:szCs w:val="24"/>
        </w:rPr>
        <w:t>Fact-checking U.S. politics. (2005). Retrieved August 31, 2018, from /truth-o-meter/</w:t>
      </w:r>
    </w:p>
    <w:p w14:paraId="2008D519" w14:textId="77777777" w:rsidR="009C29B0" w:rsidRPr="009C29B0" w:rsidRDefault="009C29B0" w:rsidP="009C29B0">
      <w:pPr>
        <w:pStyle w:val="Bibliography"/>
        <w:rPr>
          <w:rFonts w:cs="Times New Roman"/>
          <w:szCs w:val="24"/>
        </w:rPr>
      </w:pPr>
      <w:r w:rsidRPr="009C29B0">
        <w:rPr>
          <w:rFonts w:cs="Times New Roman"/>
          <w:szCs w:val="24"/>
        </w:rPr>
        <w:t>Functional Requirements vs Non-Functional Requirements. (2012, April 5). Retrieved August 26, 2018, from https://reqtest.com/requirements-blog/functional-vs-non-functional-requirements/</w:t>
      </w:r>
    </w:p>
    <w:p w14:paraId="0DE3EADD" w14:textId="77777777" w:rsidR="009C29B0" w:rsidRPr="009C29B0" w:rsidRDefault="009C29B0" w:rsidP="009C29B0">
      <w:pPr>
        <w:pStyle w:val="Bibliography"/>
        <w:rPr>
          <w:rFonts w:cs="Times New Roman"/>
          <w:szCs w:val="24"/>
        </w:rPr>
      </w:pPr>
      <w:r w:rsidRPr="009C29B0">
        <w:rPr>
          <w:rFonts w:cs="Times New Roman"/>
          <w:szCs w:val="24"/>
        </w:rPr>
        <w:t xml:space="preserve">Hope, K. R. (2017). Corruption in Kenya. In S. Hope Kempe Ronald (Ed.), </w:t>
      </w:r>
      <w:r w:rsidRPr="009C29B0">
        <w:rPr>
          <w:rFonts w:cs="Times New Roman"/>
          <w:i/>
          <w:iCs/>
          <w:szCs w:val="24"/>
        </w:rPr>
        <w:t>Corruption and Governance in Africa: Swaziland, Kenya, Nigeria</w:t>
      </w:r>
      <w:r w:rsidRPr="009C29B0">
        <w:rPr>
          <w:rFonts w:cs="Times New Roman"/>
          <w:szCs w:val="24"/>
        </w:rPr>
        <w:t xml:space="preserve"> (pp. 61–123). Cham: Springer International Publishing. https://doi.org/10.1007/978-3-319-50191-8_3</w:t>
      </w:r>
    </w:p>
    <w:p w14:paraId="7BB5DE66" w14:textId="77777777" w:rsidR="009C29B0" w:rsidRPr="009C29B0" w:rsidRDefault="009C29B0" w:rsidP="009C29B0">
      <w:pPr>
        <w:pStyle w:val="Bibliography"/>
        <w:rPr>
          <w:rFonts w:cs="Times New Roman"/>
          <w:szCs w:val="24"/>
        </w:rPr>
      </w:pPr>
      <w:r w:rsidRPr="009C29B0">
        <w:rPr>
          <w:rFonts w:cs="Times New Roman"/>
          <w:szCs w:val="24"/>
        </w:rPr>
        <w:t xml:space="preserve">Ismail, J. A., &amp; Deane, J. (2008). The 2007 General Election in Kenya and Its Aftermath: The Role of Local Language Media. </w:t>
      </w:r>
      <w:r w:rsidRPr="009C29B0">
        <w:rPr>
          <w:rFonts w:cs="Times New Roman"/>
          <w:i/>
          <w:iCs/>
          <w:szCs w:val="24"/>
        </w:rPr>
        <w:t>The International Journal of Press/Politics</w:t>
      </w:r>
      <w:r w:rsidRPr="009C29B0">
        <w:rPr>
          <w:rFonts w:cs="Times New Roman"/>
          <w:szCs w:val="24"/>
        </w:rPr>
        <w:t xml:space="preserve">, </w:t>
      </w:r>
      <w:r w:rsidRPr="009C29B0">
        <w:rPr>
          <w:rFonts w:cs="Times New Roman"/>
          <w:i/>
          <w:iCs/>
          <w:szCs w:val="24"/>
        </w:rPr>
        <w:t>13</w:t>
      </w:r>
      <w:r w:rsidRPr="009C29B0">
        <w:rPr>
          <w:rFonts w:cs="Times New Roman"/>
          <w:szCs w:val="24"/>
        </w:rPr>
        <w:t>(3), 319–327. https://doi.org/10.1177/1940161208319510</w:t>
      </w:r>
    </w:p>
    <w:p w14:paraId="0B21DF27" w14:textId="77777777" w:rsidR="009C29B0" w:rsidRPr="009C29B0" w:rsidRDefault="009C29B0" w:rsidP="009C29B0">
      <w:pPr>
        <w:pStyle w:val="Bibliography"/>
        <w:rPr>
          <w:rFonts w:cs="Times New Roman"/>
          <w:szCs w:val="24"/>
        </w:rPr>
      </w:pPr>
      <w:r w:rsidRPr="009C29B0">
        <w:rPr>
          <w:rFonts w:cs="Times New Roman"/>
          <w:i/>
          <w:iCs/>
          <w:szCs w:val="24"/>
        </w:rPr>
        <w:t>Joho: Look where my D- grade brought me — VIDEO</w:t>
      </w:r>
      <w:r w:rsidRPr="009C29B0">
        <w:rPr>
          <w:rFonts w:cs="Times New Roman"/>
          <w:szCs w:val="24"/>
        </w:rPr>
        <w:t>. (2017). Retrieved from https://www.nation.co.ke/news/Hassan-Joho-woes-KCSE-grade/1056-3867864-rqxbre/index.html</w:t>
      </w:r>
    </w:p>
    <w:p w14:paraId="2D7A8474" w14:textId="77777777" w:rsidR="009C29B0" w:rsidRPr="009C29B0" w:rsidRDefault="009C29B0" w:rsidP="009C29B0">
      <w:pPr>
        <w:pStyle w:val="Bibliography"/>
        <w:rPr>
          <w:rFonts w:cs="Times New Roman"/>
          <w:szCs w:val="24"/>
        </w:rPr>
      </w:pPr>
      <w:r w:rsidRPr="009C29B0">
        <w:rPr>
          <w:rFonts w:cs="Times New Roman"/>
          <w:szCs w:val="24"/>
        </w:rPr>
        <w:t xml:space="preserve">Kramon, E., &amp; Posner, D. N. (2011). Kenya’s New Constitution. </w:t>
      </w:r>
      <w:r w:rsidRPr="009C29B0">
        <w:rPr>
          <w:rFonts w:cs="Times New Roman"/>
          <w:i/>
          <w:iCs/>
          <w:szCs w:val="24"/>
        </w:rPr>
        <w:t>Journal of Democracy</w:t>
      </w:r>
      <w:r w:rsidRPr="009C29B0">
        <w:rPr>
          <w:rFonts w:cs="Times New Roman"/>
          <w:szCs w:val="24"/>
        </w:rPr>
        <w:t xml:space="preserve">, </w:t>
      </w:r>
      <w:r w:rsidRPr="009C29B0">
        <w:rPr>
          <w:rFonts w:cs="Times New Roman"/>
          <w:i/>
          <w:iCs/>
          <w:szCs w:val="24"/>
        </w:rPr>
        <w:t>22</w:t>
      </w:r>
      <w:r w:rsidRPr="009C29B0">
        <w:rPr>
          <w:rFonts w:cs="Times New Roman"/>
          <w:szCs w:val="24"/>
        </w:rPr>
        <w:t>(2), 89–103. https://doi.org/10.1353/jod.2011.0026</w:t>
      </w:r>
    </w:p>
    <w:p w14:paraId="50383333" w14:textId="77777777" w:rsidR="009C29B0" w:rsidRPr="009C29B0" w:rsidRDefault="009C29B0" w:rsidP="009C29B0">
      <w:pPr>
        <w:pStyle w:val="Bibliography"/>
        <w:rPr>
          <w:rFonts w:cs="Times New Roman"/>
          <w:szCs w:val="24"/>
        </w:rPr>
      </w:pPr>
      <w:r w:rsidRPr="009C29B0">
        <w:rPr>
          <w:rFonts w:cs="Times New Roman"/>
          <w:szCs w:val="24"/>
        </w:rPr>
        <w:t>Modelling variability by UML use case diagrams. (2016). Retrieved August 26, 2018, from http://scholar.googleusercontent.com/scholar?q=cache:gafd3pLXkDEJ:scholar.google.com/+use+case+diagram+definition&amp;hl=en&amp;as_sdt=0,5</w:t>
      </w:r>
    </w:p>
    <w:p w14:paraId="17111C4C" w14:textId="77777777" w:rsidR="009C29B0" w:rsidRPr="009C29B0" w:rsidRDefault="009C29B0" w:rsidP="009C29B0">
      <w:pPr>
        <w:pStyle w:val="Bibliography"/>
        <w:rPr>
          <w:rFonts w:cs="Times New Roman"/>
          <w:szCs w:val="24"/>
        </w:rPr>
      </w:pPr>
      <w:r w:rsidRPr="009C29B0">
        <w:rPr>
          <w:rFonts w:cs="Times New Roman"/>
          <w:szCs w:val="24"/>
        </w:rPr>
        <w:lastRenderedPageBreak/>
        <w:t xml:space="preserve">Naumann, J. D., &amp; Jenkins, A. M. (1982). Prototyping: The New Paradigm for Systems Development. </w:t>
      </w:r>
      <w:r w:rsidRPr="009C29B0">
        <w:rPr>
          <w:rFonts w:cs="Times New Roman"/>
          <w:i/>
          <w:iCs/>
          <w:szCs w:val="24"/>
        </w:rPr>
        <w:t>MIS Quarterly</w:t>
      </w:r>
      <w:r w:rsidRPr="009C29B0">
        <w:rPr>
          <w:rFonts w:cs="Times New Roman"/>
          <w:szCs w:val="24"/>
        </w:rPr>
        <w:t xml:space="preserve">, </w:t>
      </w:r>
      <w:r w:rsidRPr="009C29B0">
        <w:rPr>
          <w:rFonts w:cs="Times New Roman"/>
          <w:i/>
          <w:iCs/>
          <w:szCs w:val="24"/>
        </w:rPr>
        <w:t>6</w:t>
      </w:r>
      <w:r w:rsidRPr="009C29B0">
        <w:rPr>
          <w:rFonts w:cs="Times New Roman"/>
          <w:szCs w:val="24"/>
        </w:rPr>
        <w:t>(3), 29–44. https://doi.org/10.2307/248654</w:t>
      </w:r>
    </w:p>
    <w:p w14:paraId="06775140" w14:textId="77777777" w:rsidR="009C29B0" w:rsidRPr="009C29B0" w:rsidRDefault="009C29B0" w:rsidP="009C29B0">
      <w:pPr>
        <w:pStyle w:val="Bibliography"/>
        <w:rPr>
          <w:rFonts w:cs="Times New Roman"/>
          <w:szCs w:val="24"/>
        </w:rPr>
      </w:pPr>
      <w:r w:rsidRPr="009C29B0">
        <w:rPr>
          <w:rFonts w:cs="Times New Roman"/>
          <w:szCs w:val="24"/>
        </w:rPr>
        <w:t>Polling and Data Analytics. (2016, August 1). Retrieved August 31, 2018, from https://icitizen.com/how-it-works/</w:t>
      </w:r>
    </w:p>
    <w:p w14:paraId="2A74BC39" w14:textId="77777777" w:rsidR="009C29B0" w:rsidRPr="009C29B0" w:rsidRDefault="009C29B0" w:rsidP="009C29B0">
      <w:pPr>
        <w:pStyle w:val="Bibliography"/>
        <w:rPr>
          <w:rFonts w:cs="Times New Roman"/>
          <w:szCs w:val="24"/>
        </w:rPr>
      </w:pPr>
      <w:r w:rsidRPr="009C29B0">
        <w:rPr>
          <w:rFonts w:cs="Times New Roman"/>
          <w:szCs w:val="24"/>
        </w:rPr>
        <w:t>Rossi, B. (2007). Entity Relationship Diagram, 16.</w:t>
      </w:r>
    </w:p>
    <w:p w14:paraId="5B65A47B" w14:textId="77777777" w:rsidR="009C29B0" w:rsidRPr="009C29B0" w:rsidRDefault="009C29B0" w:rsidP="009C29B0">
      <w:pPr>
        <w:pStyle w:val="Bibliography"/>
        <w:rPr>
          <w:rFonts w:cs="Times New Roman"/>
          <w:szCs w:val="24"/>
        </w:rPr>
      </w:pPr>
      <w:r w:rsidRPr="009C29B0">
        <w:rPr>
          <w:rFonts w:cs="Times New Roman"/>
          <w:szCs w:val="24"/>
        </w:rPr>
        <w:t>Shafer, L., Press, Y., Scott, V., &amp; Bieman, J. M. (1996). McConnell, Steve. Rapid Development. Redmond WA: Microsoft Press. 1996., 2.</w:t>
      </w:r>
    </w:p>
    <w:p w14:paraId="6563F15A" w14:textId="77777777" w:rsidR="009C29B0" w:rsidRPr="009C29B0" w:rsidRDefault="009C29B0" w:rsidP="009C29B0">
      <w:pPr>
        <w:pStyle w:val="Bibliography"/>
        <w:rPr>
          <w:rFonts w:cs="Times New Roman"/>
          <w:szCs w:val="24"/>
        </w:rPr>
      </w:pPr>
      <w:r w:rsidRPr="009C29B0">
        <w:rPr>
          <w:rFonts w:cs="Times New Roman"/>
          <w:szCs w:val="24"/>
        </w:rPr>
        <w:t>Software Development Methodologies. (2016). Retrieved August 26, 2018, from http://www.itinfo.am/eng/software-development-methodologies/</w:t>
      </w:r>
    </w:p>
    <w:p w14:paraId="462EEE66" w14:textId="77777777" w:rsidR="009C29B0" w:rsidRPr="009C29B0" w:rsidRDefault="009C29B0" w:rsidP="009C29B0">
      <w:pPr>
        <w:pStyle w:val="Bibliography"/>
        <w:rPr>
          <w:rFonts w:cs="Times New Roman"/>
          <w:szCs w:val="24"/>
        </w:rPr>
      </w:pPr>
      <w:r w:rsidRPr="009C29B0">
        <w:rPr>
          <w:rFonts w:cs="Times New Roman"/>
          <w:szCs w:val="24"/>
        </w:rPr>
        <w:t xml:space="preserve">System Design and Development. (2013). </w:t>
      </w:r>
      <w:r w:rsidRPr="009C29B0">
        <w:rPr>
          <w:rFonts w:cs="Times New Roman"/>
          <w:i/>
          <w:iCs/>
          <w:szCs w:val="24"/>
        </w:rPr>
        <w:t>The MITRE Corporation</w:t>
      </w:r>
      <w:r w:rsidRPr="009C29B0">
        <w:rPr>
          <w:rFonts w:cs="Times New Roman"/>
          <w:szCs w:val="24"/>
        </w:rPr>
        <w:t>. Retrieved from https://www.mitre.org/publications/systems-engineering-guide/se-lifecycle-building-blocks/system-design-and-development</w:t>
      </w:r>
    </w:p>
    <w:p w14:paraId="117C9DB1" w14:textId="77777777" w:rsidR="009C29B0" w:rsidRPr="009C29B0" w:rsidRDefault="009C29B0" w:rsidP="009C29B0">
      <w:pPr>
        <w:pStyle w:val="Bibliography"/>
        <w:rPr>
          <w:rFonts w:cs="Times New Roman"/>
          <w:szCs w:val="24"/>
        </w:rPr>
      </w:pPr>
      <w:r w:rsidRPr="009C29B0">
        <w:rPr>
          <w:rFonts w:cs="Times New Roman"/>
          <w:szCs w:val="24"/>
        </w:rPr>
        <w:t xml:space="preserve">Tao, Y., &amp; Kung, C. (1991). Formal definition and verification of data flow diagrams. </w:t>
      </w:r>
      <w:r w:rsidRPr="009C29B0">
        <w:rPr>
          <w:rFonts w:cs="Times New Roman"/>
          <w:i/>
          <w:iCs/>
          <w:szCs w:val="24"/>
        </w:rPr>
        <w:t>Journal of Systems and Software</w:t>
      </w:r>
      <w:r w:rsidRPr="009C29B0">
        <w:rPr>
          <w:rFonts w:cs="Times New Roman"/>
          <w:szCs w:val="24"/>
        </w:rPr>
        <w:t xml:space="preserve">, </w:t>
      </w:r>
      <w:r w:rsidRPr="009C29B0">
        <w:rPr>
          <w:rFonts w:cs="Times New Roman"/>
          <w:i/>
          <w:iCs/>
          <w:szCs w:val="24"/>
        </w:rPr>
        <w:t>16</w:t>
      </w:r>
      <w:r w:rsidRPr="009C29B0">
        <w:rPr>
          <w:rFonts w:cs="Times New Roman"/>
          <w:szCs w:val="24"/>
        </w:rPr>
        <w:t>(1), 29–36. https://doi.org/10.1016/0164-1212(91)90029-6</w:t>
      </w:r>
    </w:p>
    <w:p w14:paraId="74BA5295" w14:textId="77777777" w:rsidR="009C29B0" w:rsidRPr="009C29B0" w:rsidRDefault="009C29B0" w:rsidP="009C29B0">
      <w:pPr>
        <w:pStyle w:val="Bibliography"/>
        <w:rPr>
          <w:rFonts w:cs="Times New Roman"/>
          <w:szCs w:val="24"/>
        </w:rPr>
      </w:pPr>
      <w:r w:rsidRPr="009C29B0">
        <w:rPr>
          <w:rFonts w:cs="Times New Roman"/>
          <w:szCs w:val="24"/>
        </w:rPr>
        <w:t>tutorialspoint.com. (n.d.-a). DBMS Data Schemas. Retrieved August 27, 2018, from https://www.tutorialspoint.com/dbms/dbms_data_schemas.htm</w:t>
      </w:r>
    </w:p>
    <w:p w14:paraId="2AFF22AE" w14:textId="77777777" w:rsidR="009C29B0" w:rsidRPr="009C29B0" w:rsidRDefault="009C29B0" w:rsidP="009C29B0">
      <w:pPr>
        <w:pStyle w:val="Bibliography"/>
        <w:rPr>
          <w:rFonts w:cs="Times New Roman"/>
          <w:szCs w:val="24"/>
        </w:rPr>
      </w:pPr>
      <w:r w:rsidRPr="009C29B0">
        <w:rPr>
          <w:rFonts w:cs="Times New Roman"/>
          <w:szCs w:val="24"/>
        </w:rPr>
        <w:t>tutorialspoint.com. (n.d.-b). System Analysis and Design Overview. Retrieved August 26, 2018, from https://www.tutorialspoint.com/system_analysis_and_design/system_analysis_and_design_overview.htm</w:t>
      </w:r>
    </w:p>
    <w:p w14:paraId="18E22D21" w14:textId="77777777" w:rsidR="009C29B0" w:rsidRPr="009C29B0" w:rsidRDefault="009C29B0" w:rsidP="009C29B0">
      <w:pPr>
        <w:pStyle w:val="Bibliography"/>
        <w:rPr>
          <w:rFonts w:cs="Times New Roman"/>
          <w:szCs w:val="24"/>
        </w:rPr>
      </w:pPr>
      <w:r w:rsidRPr="009C29B0">
        <w:rPr>
          <w:rFonts w:cs="Times New Roman"/>
          <w:szCs w:val="24"/>
        </w:rPr>
        <w:t>What is a Database Schema? (2016, May 9). Retrieved August 27, 2018, from https://www.lucidchart.com/pages/database-diagram/database-schema</w:t>
      </w:r>
    </w:p>
    <w:p w14:paraId="35761CC7" w14:textId="37E9FC24" w:rsidR="00027376" w:rsidRPr="00FA41DB" w:rsidRDefault="00027376" w:rsidP="00027376">
      <w:r w:rsidRPr="00FA41DB">
        <w:fldChar w:fldCharType="end"/>
      </w:r>
    </w:p>
    <w:p w14:paraId="6EA8F226" w14:textId="6C3049DD" w:rsidR="008973F1" w:rsidRPr="00FA41DB" w:rsidRDefault="008973F1">
      <w:pPr>
        <w:spacing w:before="0" w:after="160" w:line="259" w:lineRule="auto"/>
      </w:pPr>
      <w:r w:rsidRPr="00FA41DB">
        <w:br w:type="page"/>
      </w:r>
    </w:p>
    <w:p w14:paraId="138E8D9D" w14:textId="05F90B81" w:rsidR="008973F1" w:rsidRPr="00FA41DB" w:rsidRDefault="008973F1" w:rsidP="00E730F1">
      <w:pPr>
        <w:pStyle w:val="Heading1"/>
      </w:pPr>
      <w:bookmarkStart w:id="70" w:name="_Toc523419478"/>
      <w:r w:rsidRPr="00FA41DB">
        <w:lastRenderedPageBreak/>
        <w:t>Appendix</w:t>
      </w:r>
      <w:bookmarkEnd w:id="70"/>
    </w:p>
    <w:p w14:paraId="3E3AFF3F" w14:textId="6DE7298B" w:rsidR="00824E9C" w:rsidRPr="00FA41DB" w:rsidRDefault="00824E9C" w:rsidP="00E730F1">
      <w:pPr>
        <w:pStyle w:val="Heading2"/>
      </w:pPr>
      <w:bookmarkStart w:id="71" w:name="_Toc523419479"/>
      <w:r w:rsidRPr="00FA41DB">
        <w:t>Appendix A: Gantt Chart</w:t>
      </w:r>
      <w:bookmarkEnd w:id="71"/>
    </w:p>
    <w:p w14:paraId="5831B281" w14:textId="622723F6" w:rsidR="00824E9C" w:rsidRPr="00FA41DB" w:rsidRDefault="000C13D2" w:rsidP="00824E9C">
      <w:r>
        <w:rPr>
          <w:noProof/>
        </w:rPr>
        <w:drawing>
          <wp:inline distT="0" distB="0" distL="0" distR="0" wp14:anchorId="02F8278C" wp14:editId="747A43E6">
            <wp:extent cx="5731307" cy="3338624"/>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381" cy="3355560"/>
                    </a:xfrm>
                    <a:prstGeom prst="rect">
                      <a:avLst/>
                    </a:prstGeom>
                  </pic:spPr>
                </pic:pic>
              </a:graphicData>
            </a:graphic>
          </wp:inline>
        </w:drawing>
      </w:r>
    </w:p>
    <w:p w14:paraId="16DA916C" w14:textId="129B8CEE" w:rsidR="00922399" w:rsidRPr="00922399" w:rsidRDefault="00922399" w:rsidP="00922399">
      <w:pPr>
        <w:pStyle w:val="Heading4"/>
      </w:pPr>
      <w:bookmarkStart w:id="72" w:name="_Toc523419520"/>
      <w:r>
        <w:rPr>
          <w:noProof/>
        </w:rPr>
        <w:drawing>
          <wp:anchor distT="0" distB="0" distL="114300" distR="114300" simplePos="0" relativeHeight="251677696" behindDoc="0" locked="0" layoutInCell="1" allowOverlap="1" wp14:anchorId="64802060" wp14:editId="4CB10F41">
            <wp:simplePos x="0" y="0"/>
            <wp:positionH relativeFrom="margin">
              <wp:align>right</wp:align>
            </wp:positionH>
            <wp:positionV relativeFrom="paragraph">
              <wp:posOffset>346075</wp:posOffset>
            </wp:positionV>
            <wp:extent cx="5728335" cy="3954780"/>
            <wp:effectExtent l="0" t="0" r="5715" b="762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733237" cy="3958696"/>
                    </a:xfrm>
                    <a:prstGeom prst="rect">
                      <a:avLst/>
                    </a:prstGeom>
                  </pic:spPr>
                </pic:pic>
              </a:graphicData>
            </a:graphic>
            <wp14:sizeRelV relativeFrom="margin">
              <wp14:pctHeight>0</wp14:pctHeight>
            </wp14:sizeRelV>
          </wp:anchor>
        </w:drawing>
      </w:r>
      <w:r w:rsidR="007C276A" w:rsidRPr="00FA41DB">
        <w:t>Figure 5.1: Gantt Chart</w:t>
      </w:r>
      <w:r w:rsidR="009B57D4">
        <w:t xml:space="preserve"> Table</w:t>
      </w:r>
      <w:bookmarkEnd w:id="72"/>
    </w:p>
    <w:p w14:paraId="68CAF256" w14:textId="1EDA22DF" w:rsidR="009B57D4" w:rsidRDefault="009B57D4" w:rsidP="009B57D4">
      <w:pPr>
        <w:pStyle w:val="Heading4"/>
      </w:pPr>
      <w:bookmarkStart w:id="73" w:name="_Toc523419521"/>
      <w:r>
        <w:t>Figure 5.2: Gantt Chart Diagram.</w:t>
      </w:r>
      <w:bookmarkEnd w:id="73"/>
      <w:r>
        <w:tab/>
      </w:r>
    </w:p>
    <w:p w14:paraId="04F35B9C" w14:textId="77777777" w:rsidR="009B57D4" w:rsidRPr="009B57D4" w:rsidRDefault="009B57D4" w:rsidP="009B57D4">
      <w:pPr>
        <w:tabs>
          <w:tab w:val="left" w:pos="1591"/>
        </w:tabs>
      </w:pPr>
    </w:p>
    <w:sectPr w:rsidR="009B57D4" w:rsidRPr="009B57D4" w:rsidSect="00162639">
      <w:footerReference w:type="default" r:id="rId31"/>
      <w:type w:val="continuous"/>
      <w:pgSz w:w="11906" w:h="16838"/>
      <w:pgMar w:top="709"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5EE08" w14:textId="77777777" w:rsidR="00427F10" w:rsidRDefault="00427F10" w:rsidP="001873F7">
      <w:pPr>
        <w:spacing w:before="0" w:after="0" w:line="240" w:lineRule="auto"/>
      </w:pPr>
      <w:r>
        <w:separator/>
      </w:r>
    </w:p>
  </w:endnote>
  <w:endnote w:type="continuationSeparator" w:id="0">
    <w:p w14:paraId="0478F485" w14:textId="77777777" w:rsidR="00427F10" w:rsidRDefault="00427F10" w:rsidP="001873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9711335"/>
      <w:docPartObj>
        <w:docPartGallery w:val="Page Numbers (Bottom of Page)"/>
        <w:docPartUnique/>
      </w:docPartObj>
    </w:sdtPr>
    <w:sdtEndPr>
      <w:rPr>
        <w:noProof/>
      </w:rPr>
    </w:sdtEndPr>
    <w:sdtContent>
      <w:p w14:paraId="76878ECD" w14:textId="0C276569" w:rsidR="00427F10" w:rsidRDefault="00427F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CE85B" w14:textId="77777777" w:rsidR="00427F10" w:rsidRDefault="00427F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5673471"/>
      <w:docPartObj>
        <w:docPartGallery w:val="Page Numbers (Bottom of Page)"/>
        <w:docPartUnique/>
      </w:docPartObj>
    </w:sdtPr>
    <w:sdtEndPr>
      <w:rPr>
        <w:noProof/>
      </w:rPr>
    </w:sdtEndPr>
    <w:sdtContent>
      <w:p w14:paraId="0110CB10" w14:textId="60B40565" w:rsidR="00427F10" w:rsidRDefault="00427F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8E8D59" w14:textId="77777777" w:rsidR="00427F10" w:rsidRDefault="00427F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5E761" w14:textId="77777777" w:rsidR="00427F10" w:rsidRDefault="00427F10" w:rsidP="001873F7">
      <w:pPr>
        <w:spacing w:before="0" w:after="0" w:line="240" w:lineRule="auto"/>
      </w:pPr>
      <w:r>
        <w:separator/>
      </w:r>
    </w:p>
  </w:footnote>
  <w:footnote w:type="continuationSeparator" w:id="0">
    <w:p w14:paraId="2F6906B2" w14:textId="77777777" w:rsidR="00427F10" w:rsidRDefault="00427F10" w:rsidP="001873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30B2A"/>
    <w:multiLevelType w:val="hybridMultilevel"/>
    <w:tmpl w:val="6C4E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857948"/>
    <w:multiLevelType w:val="hybridMultilevel"/>
    <w:tmpl w:val="286E8A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AC3C4B"/>
    <w:multiLevelType w:val="hybridMultilevel"/>
    <w:tmpl w:val="B726C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38176B"/>
    <w:multiLevelType w:val="hybridMultilevel"/>
    <w:tmpl w:val="2E9201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360BC6"/>
    <w:multiLevelType w:val="hybridMultilevel"/>
    <w:tmpl w:val="D124D5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4F7511"/>
    <w:multiLevelType w:val="hybridMultilevel"/>
    <w:tmpl w:val="D806037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360E38"/>
    <w:multiLevelType w:val="hybridMultilevel"/>
    <w:tmpl w:val="51CC95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mailMerge>
    <w:mainDocumentType w:val="formLetters"/>
    <w:dataType w:val="textFile"/>
    <w:activeRecord w:val="-1"/>
  </w:mailMerg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4E"/>
    <w:rsid w:val="00000CA9"/>
    <w:rsid w:val="00001AA9"/>
    <w:rsid w:val="000027DB"/>
    <w:rsid w:val="00022779"/>
    <w:rsid w:val="00027376"/>
    <w:rsid w:val="00091579"/>
    <w:rsid w:val="000B03C7"/>
    <w:rsid w:val="000B7DE9"/>
    <w:rsid w:val="000C13D2"/>
    <w:rsid w:val="000E2554"/>
    <w:rsid w:val="000E4846"/>
    <w:rsid w:val="001038C7"/>
    <w:rsid w:val="00116B33"/>
    <w:rsid w:val="00162639"/>
    <w:rsid w:val="00183B9A"/>
    <w:rsid w:val="001873F7"/>
    <w:rsid w:val="001B1C4E"/>
    <w:rsid w:val="001C0EDE"/>
    <w:rsid w:val="001C17A6"/>
    <w:rsid w:val="001D44F4"/>
    <w:rsid w:val="001E0254"/>
    <w:rsid w:val="002171D6"/>
    <w:rsid w:val="00253BC4"/>
    <w:rsid w:val="00283789"/>
    <w:rsid w:val="002B216F"/>
    <w:rsid w:val="002D1980"/>
    <w:rsid w:val="002D25F0"/>
    <w:rsid w:val="002E50A8"/>
    <w:rsid w:val="002E59F5"/>
    <w:rsid w:val="003020C3"/>
    <w:rsid w:val="003119BB"/>
    <w:rsid w:val="0031256A"/>
    <w:rsid w:val="0033503B"/>
    <w:rsid w:val="00346981"/>
    <w:rsid w:val="00361BCB"/>
    <w:rsid w:val="00366380"/>
    <w:rsid w:val="00381787"/>
    <w:rsid w:val="003A3AD6"/>
    <w:rsid w:val="003C25FE"/>
    <w:rsid w:val="003D10E6"/>
    <w:rsid w:val="003F2EFC"/>
    <w:rsid w:val="003F2F90"/>
    <w:rsid w:val="00425963"/>
    <w:rsid w:val="00427F10"/>
    <w:rsid w:val="00433D60"/>
    <w:rsid w:val="00455D05"/>
    <w:rsid w:val="004664BA"/>
    <w:rsid w:val="004732CC"/>
    <w:rsid w:val="00480D56"/>
    <w:rsid w:val="004B11C6"/>
    <w:rsid w:val="004D02DD"/>
    <w:rsid w:val="004D0C24"/>
    <w:rsid w:val="004F2063"/>
    <w:rsid w:val="0051203A"/>
    <w:rsid w:val="005312A6"/>
    <w:rsid w:val="00542C41"/>
    <w:rsid w:val="00545006"/>
    <w:rsid w:val="00550916"/>
    <w:rsid w:val="00562D33"/>
    <w:rsid w:val="005644A8"/>
    <w:rsid w:val="00567566"/>
    <w:rsid w:val="00592657"/>
    <w:rsid w:val="005B040F"/>
    <w:rsid w:val="005B7CDE"/>
    <w:rsid w:val="005D5CB9"/>
    <w:rsid w:val="005E1D92"/>
    <w:rsid w:val="005E7D38"/>
    <w:rsid w:val="005F2F81"/>
    <w:rsid w:val="0060540A"/>
    <w:rsid w:val="00605D36"/>
    <w:rsid w:val="006152E1"/>
    <w:rsid w:val="00621510"/>
    <w:rsid w:val="006667A8"/>
    <w:rsid w:val="00687173"/>
    <w:rsid w:val="006A23BE"/>
    <w:rsid w:val="006A7091"/>
    <w:rsid w:val="006B5FEC"/>
    <w:rsid w:val="006C5620"/>
    <w:rsid w:val="006D5076"/>
    <w:rsid w:val="006D702E"/>
    <w:rsid w:val="006D70FC"/>
    <w:rsid w:val="006F787C"/>
    <w:rsid w:val="00716167"/>
    <w:rsid w:val="00734535"/>
    <w:rsid w:val="00734921"/>
    <w:rsid w:val="007636BB"/>
    <w:rsid w:val="00766F9B"/>
    <w:rsid w:val="0078707A"/>
    <w:rsid w:val="007B69CE"/>
    <w:rsid w:val="007C0385"/>
    <w:rsid w:val="007C08B5"/>
    <w:rsid w:val="007C2151"/>
    <w:rsid w:val="007C276A"/>
    <w:rsid w:val="007C36AF"/>
    <w:rsid w:val="007C4D5F"/>
    <w:rsid w:val="00801A27"/>
    <w:rsid w:val="00801BCD"/>
    <w:rsid w:val="00812B22"/>
    <w:rsid w:val="00815680"/>
    <w:rsid w:val="00824E9C"/>
    <w:rsid w:val="008729CA"/>
    <w:rsid w:val="00887117"/>
    <w:rsid w:val="008925F2"/>
    <w:rsid w:val="00892831"/>
    <w:rsid w:val="008973F1"/>
    <w:rsid w:val="008A162F"/>
    <w:rsid w:val="008B315A"/>
    <w:rsid w:val="008B3F75"/>
    <w:rsid w:val="008C1C0B"/>
    <w:rsid w:val="008D7804"/>
    <w:rsid w:val="008F2355"/>
    <w:rsid w:val="008F4FBB"/>
    <w:rsid w:val="008F5160"/>
    <w:rsid w:val="00922399"/>
    <w:rsid w:val="00927E8E"/>
    <w:rsid w:val="00931A2A"/>
    <w:rsid w:val="00952DD2"/>
    <w:rsid w:val="009639FB"/>
    <w:rsid w:val="009B0891"/>
    <w:rsid w:val="009B57D4"/>
    <w:rsid w:val="009B658E"/>
    <w:rsid w:val="009B6B95"/>
    <w:rsid w:val="009C29B0"/>
    <w:rsid w:val="009D0A21"/>
    <w:rsid w:val="009D3106"/>
    <w:rsid w:val="009F6511"/>
    <w:rsid w:val="00A14A1F"/>
    <w:rsid w:val="00A17680"/>
    <w:rsid w:val="00A22BF4"/>
    <w:rsid w:val="00A30947"/>
    <w:rsid w:val="00A32354"/>
    <w:rsid w:val="00A36AF8"/>
    <w:rsid w:val="00A445C3"/>
    <w:rsid w:val="00A501BE"/>
    <w:rsid w:val="00A57D2A"/>
    <w:rsid w:val="00AC2093"/>
    <w:rsid w:val="00AC39CD"/>
    <w:rsid w:val="00AD0080"/>
    <w:rsid w:val="00AD6CFC"/>
    <w:rsid w:val="00AF5019"/>
    <w:rsid w:val="00AF679A"/>
    <w:rsid w:val="00B111E3"/>
    <w:rsid w:val="00B13360"/>
    <w:rsid w:val="00B62514"/>
    <w:rsid w:val="00B73D31"/>
    <w:rsid w:val="00B847DF"/>
    <w:rsid w:val="00B941D6"/>
    <w:rsid w:val="00BF1A14"/>
    <w:rsid w:val="00BF385D"/>
    <w:rsid w:val="00C06947"/>
    <w:rsid w:val="00C1193B"/>
    <w:rsid w:val="00C13554"/>
    <w:rsid w:val="00C47A06"/>
    <w:rsid w:val="00C55CA0"/>
    <w:rsid w:val="00C67A9D"/>
    <w:rsid w:val="00C827A9"/>
    <w:rsid w:val="00CA4F97"/>
    <w:rsid w:val="00CB137E"/>
    <w:rsid w:val="00CD6425"/>
    <w:rsid w:val="00D27AD0"/>
    <w:rsid w:val="00D3277B"/>
    <w:rsid w:val="00D50251"/>
    <w:rsid w:val="00D5335F"/>
    <w:rsid w:val="00D646E9"/>
    <w:rsid w:val="00D7382F"/>
    <w:rsid w:val="00D84C4E"/>
    <w:rsid w:val="00D86755"/>
    <w:rsid w:val="00DA34F7"/>
    <w:rsid w:val="00DB0A16"/>
    <w:rsid w:val="00DC681D"/>
    <w:rsid w:val="00DE4102"/>
    <w:rsid w:val="00DF67FE"/>
    <w:rsid w:val="00E12870"/>
    <w:rsid w:val="00E17EF7"/>
    <w:rsid w:val="00E23E6F"/>
    <w:rsid w:val="00E24AE4"/>
    <w:rsid w:val="00E37E69"/>
    <w:rsid w:val="00E51EA5"/>
    <w:rsid w:val="00E566F9"/>
    <w:rsid w:val="00E730F1"/>
    <w:rsid w:val="00E7329A"/>
    <w:rsid w:val="00E756CD"/>
    <w:rsid w:val="00E83674"/>
    <w:rsid w:val="00E86750"/>
    <w:rsid w:val="00EA6DD5"/>
    <w:rsid w:val="00EB59C2"/>
    <w:rsid w:val="00EB5CD0"/>
    <w:rsid w:val="00F309B3"/>
    <w:rsid w:val="00F35204"/>
    <w:rsid w:val="00F35803"/>
    <w:rsid w:val="00F55782"/>
    <w:rsid w:val="00F65052"/>
    <w:rsid w:val="00F70899"/>
    <w:rsid w:val="00F71B57"/>
    <w:rsid w:val="00F767DF"/>
    <w:rsid w:val="00F909CB"/>
    <w:rsid w:val="00FA41DB"/>
    <w:rsid w:val="00FC0029"/>
    <w:rsid w:val="00FC6E7D"/>
    <w:rsid w:val="00FE0621"/>
    <w:rsid w:val="00FE7261"/>
    <w:rsid w:val="00FF52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C0D78"/>
  <w15:chartTrackingRefBased/>
  <w15:docId w15:val="{7B225755-B277-4246-9835-6718CD79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4A8"/>
    <w:pPr>
      <w:spacing w:before="120" w:after="12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4D02DD"/>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4D02D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4D02DD"/>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70899"/>
    <w:pPr>
      <w:keepNext/>
      <w:keepLines/>
      <w:spacing w:before="40" w:after="0"/>
      <w:outlineLvl w:val="3"/>
    </w:pPr>
    <w:rPr>
      <w:rFonts w:eastAsiaTheme="majorEastAsia" w:cstheme="majorBidi"/>
      <w:i/>
      <w:iCs/>
      <w:sz w:val="20"/>
    </w:rPr>
  </w:style>
  <w:style w:type="paragraph" w:styleId="Heading5">
    <w:name w:val="heading 5"/>
    <w:basedOn w:val="Heading4"/>
    <w:next w:val="Normal"/>
    <w:link w:val="Heading5Char"/>
    <w:autoRedefine/>
    <w:uiPriority w:val="9"/>
    <w:unhideWhenUsed/>
    <w:qFormat/>
    <w:rsid w:val="00F909CB"/>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2D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4D02D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D02DD"/>
    <w:rPr>
      <w:rFonts w:ascii="Times New Roman" w:eastAsiaTheme="majorEastAsia" w:hAnsi="Times New Roman" w:cstheme="majorBidi"/>
      <w:b/>
      <w:sz w:val="24"/>
      <w:szCs w:val="24"/>
    </w:rPr>
  </w:style>
  <w:style w:type="paragraph" w:styleId="Title">
    <w:name w:val="Title"/>
    <w:basedOn w:val="Normal"/>
    <w:next w:val="Normal"/>
    <w:link w:val="TitleChar"/>
    <w:uiPriority w:val="10"/>
    <w:qFormat/>
    <w:rsid w:val="007C2151"/>
    <w:pPr>
      <w:spacing w:before="0"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C215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C2151"/>
    <w:pPr>
      <w:numPr>
        <w:ilvl w:val="1"/>
      </w:numPr>
      <w:spacing w:before="0" w:after="160" w:line="259" w:lineRule="auto"/>
    </w:pPr>
    <w:rPr>
      <w:rFonts w:asciiTheme="minorHAnsi" w:eastAsiaTheme="minorEastAsia" w:hAnsiTheme="minorHAnsi" w:cs="Times New Roman"/>
      <w:color w:val="5A5A5A" w:themeColor="text1" w:themeTint="A5"/>
      <w:spacing w:val="15"/>
      <w:sz w:val="22"/>
      <w:lang w:val="en-US"/>
    </w:rPr>
  </w:style>
  <w:style w:type="character" w:customStyle="1" w:styleId="SubtitleChar">
    <w:name w:val="Subtitle Char"/>
    <w:basedOn w:val="DefaultParagraphFont"/>
    <w:link w:val="Subtitle"/>
    <w:uiPriority w:val="11"/>
    <w:rsid w:val="007C2151"/>
    <w:rPr>
      <w:rFonts w:eastAsiaTheme="minorEastAsia" w:cs="Times New Roman"/>
      <w:color w:val="5A5A5A" w:themeColor="text1" w:themeTint="A5"/>
      <w:spacing w:val="15"/>
      <w:lang w:val="en-US"/>
    </w:rPr>
  </w:style>
  <w:style w:type="paragraph" w:styleId="Header">
    <w:name w:val="header"/>
    <w:basedOn w:val="Normal"/>
    <w:link w:val="HeaderChar"/>
    <w:uiPriority w:val="99"/>
    <w:unhideWhenUsed/>
    <w:rsid w:val="001873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73F7"/>
    <w:rPr>
      <w:rFonts w:ascii="Times New Roman" w:hAnsi="Times New Roman"/>
      <w:sz w:val="24"/>
    </w:rPr>
  </w:style>
  <w:style w:type="paragraph" w:styleId="Footer">
    <w:name w:val="footer"/>
    <w:basedOn w:val="Normal"/>
    <w:link w:val="FooterChar"/>
    <w:uiPriority w:val="99"/>
    <w:unhideWhenUsed/>
    <w:rsid w:val="001873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73F7"/>
    <w:rPr>
      <w:rFonts w:ascii="Times New Roman" w:hAnsi="Times New Roman"/>
      <w:sz w:val="24"/>
    </w:rPr>
  </w:style>
  <w:style w:type="paragraph" w:styleId="NoSpacing">
    <w:name w:val="No Spacing"/>
    <w:link w:val="NoSpacingChar"/>
    <w:uiPriority w:val="1"/>
    <w:qFormat/>
    <w:rsid w:val="001873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3F7"/>
    <w:rPr>
      <w:rFonts w:eastAsiaTheme="minorEastAsia"/>
      <w:lang w:val="en-US"/>
    </w:rPr>
  </w:style>
  <w:style w:type="paragraph" w:styleId="ListParagraph">
    <w:name w:val="List Paragraph"/>
    <w:basedOn w:val="Normal"/>
    <w:uiPriority w:val="34"/>
    <w:qFormat/>
    <w:rsid w:val="00F65052"/>
    <w:pPr>
      <w:ind w:left="720"/>
      <w:contextualSpacing/>
    </w:pPr>
  </w:style>
  <w:style w:type="paragraph" w:styleId="TOCHeading">
    <w:name w:val="TOC Heading"/>
    <w:basedOn w:val="Heading1"/>
    <w:next w:val="Normal"/>
    <w:uiPriority w:val="39"/>
    <w:unhideWhenUsed/>
    <w:qFormat/>
    <w:rsid w:val="00C55CA0"/>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55CA0"/>
    <w:pPr>
      <w:spacing w:after="100"/>
    </w:pPr>
  </w:style>
  <w:style w:type="paragraph" w:styleId="TOC2">
    <w:name w:val="toc 2"/>
    <w:basedOn w:val="Normal"/>
    <w:next w:val="Normal"/>
    <w:autoRedefine/>
    <w:uiPriority w:val="39"/>
    <w:unhideWhenUsed/>
    <w:rsid w:val="00C55CA0"/>
    <w:pPr>
      <w:spacing w:after="100"/>
      <w:ind w:left="240"/>
    </w:pPr>
  </w:style>
  <w:style w:type="paragraph" w:styleId="TOC3">
    <w:name w:val="toc 3"/>
    <w:basedOn w:val="Normal"/>
    <w:next w:val="Normal"/>
    <w:autoRedefine/>
    <w:uiPriority w:val="39"/>
    <w:unhideWhenUsed/>
    <w:rsid w:val="00C55CA0"/>
    <w:pPr>
      <w:spacing w:after="100"/>
      <w:ind w:left="480"/>
    </w:pPr>
  </w:style>
  <w:style w:type="character" w:styleId="Hyperlink">
    <w:name w:val="Hyperlink"/>
    <w:basedOn w:val="DefaultParagraphFont"/>
    <w:uiPriority w:val="99"/>
    <w:unhideWhenUsed/>
    <w:rsid w:val="006D5076"/>
    <w:rPr>
      <w:color w:val="808080" w:themeColor="background1" w:themeShade="80"/>
      <w:u w:val="single"/>
    </w:rPr>
  </w:style>
  <w:style w:type="character" w:customStyle="1" w:styleId="Heading4Char">
    <w:name w:val="Heading 4 Char"/>
    <w:basedOn w:val="DefaultParagraphFont"/>
    <w:link w:val="Heading4"/>
    <w:uiPriority w:val="9"/>
    <w:rsid w:val="00F70899"/>
    <w:rPr>
      <w:rFonts w:ascii="Times New Roman" w:eastAsiaTheme="majorEastAsia" w:hAnsi="Times New Roman" w:cstheme="majorBidi"/>
      <w:i/>
      <w:iCs/>
      <w:sz w:val="20"/>
    </w:rPr>
  </w:style>
  <w:style w:type="paragraph" w:styleId="TableofFigures">
    <w:name w:val="table of figures"/>
    <w:basedOn w:val="Normal"/>
    <w:next w:val="Normal"/>
    <w:uiPriority w:val="99"/>
    <w:unhideWhenUsed/>
    <w:rsid w:val="00815680"/>
    <w:pPr>
      <w:spacing w:after="0"/>
    </w:pPr>
  </w:style>
  <w:style w:type="paragraph" w:styleId="Bibliography">
    <w:name w:val="Bibliography"/>
    <w:basedOn w:val="Normal"/>
    <w:next w:val="Normal"/>
    <w:uiPriority w:val="37"/>
    <w:unhideWhenUsed/>
    <w:rsid w:val="00027376"/>
    <w:pPr>
      <w:spacing w:after="0" w:line="480" w:lineRule="auto"/>
      <w:ind w:left="720" w:hanging="720"/>
    </w:pPr>
  </w:style>
  <w:style w:type="paragraph" w:styleId="Caption">
    <w:name w:val="caption"/>
    <w:basedOn w:val="Normal"/>
    <w:next w:val="Normal"/>
    <w:uiPriority w:val="35"/>
    <w:unhideWhenUsed/>
    <w:qFormat/>
    <w:rsid w:val="00AF679A"/>
    <w:pPr>
      <w:spacing w:before="0" w:after="200" w:line="240" w:lineRule="auto"/>
    </w:pPr>
    <w:rPr>
      <w:i/>
      <w:iCs/>
      <w:color w:val="44546A" w:themeColor="text2"/>
      <w:sz w:val="18"/>
      <w:szCs w:val="18"/>
    </w:rPr>
  </w:style>
  <w:style w:type="table" w:styleId="TableGrid">
    <w:name w:val="Table Grid"/>
    <w:basedOn w:val="TableNormal"/>
    <w:uiPriority w:val="39"/>
    <w:rsid w:val="003125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F909CB"/>
    <w:rPr>
      <w:rFonts w:ascii="Times New Roman" w:eastAsiaTheme="majorEastAsia" w:hAnsi="Times New Roman" w:cstheme="majorBidi"/>
      <w:i/>
      <w:i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27252">
      <w:bodyDiv w:val="1"/>
      <w:marLeft w:val="0"/>
      <w:marRight w:val="0"/>
      <w:marTop w:val="0"/>
      <w:marBottom w:val="0"/>
      <w:divBdr>
        <w:top w:val="none" w:sz="0" w:space="0" w:color="auto"/>
        <w:left w:val="none" w:sz="0" w:space="0" w:color="auto"/>
        <w:bottom w:val="none" w:sz="0" w:space="0" w:color="auto"/>
        <w:right w:val="none" w:sz="0" w:space="0" w:color="auto"/>
      </w:divBdr>
    </w:div>
    <w:div w:id="617491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DF247C-7BA5-4765-8295-9ACCF74E2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8</TotalTime>
  <Pages>33</Pages>
  <Words>12320</Words>
  <Characters>70228</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Mwananchi System</vt:lpstr>
    </vt:vector>
  </TitlesOfParts>
  <Company>Strathmore Uversity.</Company>
  <LinksUpToDate>false</LinksUpToDate>
  <CharactersWithSpaces>82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ananchi System</dc:title>
  <dc:subject>By:  101358, 102008</dc:subject>
  <dc:creator>Ess Njoroge</dc:creator>
  <cp:keywords/>
  <dc:description/>
  <cp:lastModifiedBy>Ess Njoroge</cp:lastModifiedBy>
  <cp:revision>66</cp:revision>
  <dcterms:created xsi:type="dcterms:W3CDTF">2018-08-21T13:45:00Z</dcterms:created>
  <dcterms:modified xsi:type="dcterms:W3CDTF">2018-08-31T06:38:00Z</dcterms:modified>
  <cp:category>Informatics and Computer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EYY4xH0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